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B016D" w:rsidRDefault="00BB016D">
      <w:pPr>
        <w:pStyle w:val="TOCHeading"/>
      </w:pPr>
      <w:r>
        <w:t>CODELISTS</w:t>
      </w:r>
    </w:p>
    <w:p w:rsidR="00BB016D" w:rsidRPr="00BB016D" w:rsidRDefault="00BB016D" w:rsidP="00BB016D">
      <w:pPr>
        <w:rPr>
          <w:lang w:val="en-US" w:eastAsia="en-US"/>
        </w:rPr>
      </w:pPr>
    </w:p>
    <w:sdt>
      <w:sdtPr>
        <w:id w:val="515043799"/>
        <w:docPartObj>
          <w:docPartGallery w:val="Table of Contents"/>
          <w:docPartUnique/>
        </w:docPartObj>
      </w:sdtPr>
      <w:sdtEndPr>
        <w:rPr>
          <w:rFonts w:eastAsiaTheme="minorHAnsi" w:cs="Times New Roman"/>
          <w:bCs/>
          <w:caps w:val="0"/>
          <w:noProof/>
          <w:sz w:val="20"/>
          <w:szCs w:val="24"/>
          <w:lang w:val="en-GB" w:eastAsia="en-GB"/>
        </w:rPr>
      </w:sdtEndPr>
      <w:sdtContent>
        <w:p w:rsidR="00BB016D" w:rsidRDefault="00BB016D">
          <w:pPr>
            <w:pStyle w:val="TOCHeading"/>
          </w:pPr>
          <w:r>
            <w:t>t</w:t>
          </w:r>
          <w:r>
            <w:rPr>
              <w:caps w:val="0"/>
            </w:rPr>
            <w:t>able of contents</w:t>
          </w:r>
        </w:p>
        <w:p w:rsidR="00BB016D" w:rsidRDefault="00BB016D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55578163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Expos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64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Varenicli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65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Nicotine replacement therapy (NRT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55578166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Outcom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67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Smoking stat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55578168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Covaria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69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Alcohol misu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0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Anxiety, neurotic, stress-related and somatoform disorder (ICD-10 F40-48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1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Autism (ICD-10 Chapters F84.0-84.1, F84.4-84.9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2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Bipolar disorder diagnosis (ICD-10 Chapters F10-3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3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Dementia diagnosis (ICD-10 Chapters F00-02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4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Depression diagnosis (ICD-10 Chapters F32-39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5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Drug misu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6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Eating disorder (ICD-10 F50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7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Learning disorder (ICD-10 F70-79, F81.0-81.9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8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Major chronic illness (Charlson Index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79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Other behavioural disorder (ICD-10 F90-98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80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Personality disorder (ICD-10 F60-61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81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Schizophrenia and related disorder (ICD-10 Chapters F20-F29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82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Self-har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83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Antidepressant medication prescription (BNF Chapter 4.3 Antidepressant drug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84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Antipsychotic medication prescription (BNF Chapter 4.2 Drugs used in psychoses and related disorder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85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Central nervous system (CNS) stimulant prescription (BNF Chapter 4.4 CNS simulants and drugs used for attention deficit hyperactivity disorde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86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Dementia medication prescription (BNF Chapter 4.11 Dementia drug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pPr>
            <w:pStyle w:val="TOC3"/>
            <w:tabs>
              <w:tab w:val="right" w:leader="dot" w:pos="9016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55578187" w:history="1">
            <w:r w:rsidRPr="00AC6B85">
              <w:rPr>
                <w:rStyle w:val="Hyperlink"/>
                <w:rFonts w:eastAsia="Times New Roman"/>
                <w:b/>
                <w:bCs/>
                <w:noProof/>
                <w:kern w:val="36"/>
                <w:lang w:val="en-US"/>
              </w:rPr>
              <w:t>Hypnotics and anxiolytics prescription (BNF Chapters 4.1 Hypnotics and anxiolytic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55781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B016D" w:rsidRDefault="00BB016D">
          <w:r>
            <w:rPr>
              <w:b/>
              <w:bCs/>
              <w:noProof/>
            </w:rPr>
            <w:fldChar w:fldCharType="end"/>
          </w:r>
        </w:p>
      </w:sdtContent>
    </w:sdt>
    <w:p w:rsidR="00BB016D" w:rsidRDefault="00BB016D">
      <w:pPr>
        <w:spacing w:after="160" w:line="259" w:lineRule="auto"/>
        <w:rPr>
          <w:lang w:val="en-US"/>
        </w:rPr>
      </w:pPr>
      <w:r>
        <w:rPr>
          <w:lang w:val="en-US"/>
        </w:rPr>
        <w:br w:type="page"/>
      </w:r>
    </w:p>
    <w:p w:rsidR="00BB016D" w:rsidRPr="008A67DD" w:rsidRDefault="00BB016D" w:rsidP="00BB016D">
      <w:pPr>
        <w:numPr>
          <w:ilvl w:val="1"/>
          <w:numId w:val="0"/>
        </w:numPr>
        <w:spacing w:before="1060" w:beforeAutospacing="1" w:after="1060" w:afterAutospacing="1"/>
        <w:ind w:left="792" w:hanging="432"/>
        <w:outlineLvl w:val="1"/>
        <w:rPr>
          <w:rFonts w:eastAsia="Times New Roman"/>
          <w:b/>
          <w:bCs/>
          <w:kern w:val="36"/>
          <w:szCs w:val="20"/>
          <w:lang w:val="en-US"/>
        </w:rPr>
      </w:pPr>
      <w:bookmarkStart w:id="0" w:name="_Toc444498633"/>
      <w:bookmarkStart w:id="1" w:name="_Toc452473133"/>
      <w:bookmarkStart w:id="2" w:name="_Toc452473607"/>
      <w:bookmarkStart w:id="3" w:name="_Toc455578163"/>
      <w:r w:rsidRPr="008A67DD">
        <w:rPr>
          <w:rFonts w:eastAsia="Times New Roman"/>
          <w:b/>
          <w:bCs/>
          <w:kern w:val="36"/>
          <w:szCs w:val="20"/>
          <w:lang w:val="en-US"/>
        </w:rPr>
        <w:t>Exposure</w:t>
      </w:r>
      <w:bookmarkEnd w:id="0"/>
      <w:bookmarkEnd w:id="1"/>
      <w:bookmarkEnd w:id="2"/>
      <w:bookmarkEnd w:id="3"/>
      <w:r w:rsidRPr="008A67DD">
        <w:rPr>
          <w:rFonts w:eastAsia="Times New Roman"/>
          <w:b/>
          <w:bCs/>
          <w:kern w:val="36"/>
          <w:szCs w:val="20"/>
          <w:lang w:val="en-US"/>
        </w:rPr>
        <w:t xml:space="preserve"> </w:t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4" w:name="_Toc444498634"/>
      <w:bookmarkStart w:id="5" w:name="_Toc452473134"/>
      <w:bookmarkStart w:id="6" w:name="_Toc452473608"/>
      <w:bookmarkStart w:id="7" w:name="_Toc455578164"/>
      <w:r w:rsidRPr="00BF4B08">
        <w:rPr>
          <w:rFonts w:eastAsia="Times New Roman"/>
          <w:b/>
          <w:bCs/>
          <w:kern w:val="36"/>
          <w:szCs w:val="20"/>
          <w:lang w:val="en-US"/>
        </w:rPr>
        <w:t>Varenicline</w:t>
      </w:r>
      <w:bookmarkEnd w:id="4"/>
      <w:bookmarkEnd w:id="5"/>
      <w:bookmarkEnd w:id="6"/>
      <w:bookmarkEnd w:id="7"/>
      <w:r w:rsidRPr="00BF4B08">
        <w:rPr>
          <w:rFonts w:eastAsia="Times New Roman"/>
          <w:b/>
          <w:bCs/>
          <w:kern w:val="36"/>
          <w:szCs w:val="20"/>
          <w:lang w:val="en-US"/>
        </w:rPr>
        <w:t xml:space="preserve"> </w:t>
      </w: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8" w:name="_Toc444498695"/>
      <w:bookmarkStart w:id="9" w:name="_Toc452473673"/>
      <w:proofErr w:type="gramStart"/>
      <w:r>
        <w:rPr>
          <w:szCs w:val="20"/>
          <w:lang w:val="en-US"/>
        </w:rPr>
        <w:t>e</w:t>
      </w:r>
      <w:r>
        <w:t>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9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Varenicline code list</w:t>
      </w:r>
      <w:bookmarkEnd w:id="8"/>
      <w:bookmarkEnd w:id="9"/>
    </w:p>
    <w:tbl>
      <w:tblPr>
        <w:tblW w:w="0" w:type="auto"/>
        <w:tblInd w:w="-3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266"/>
        <w:gridCol w:w="5248"/>
      </w:tblGrid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code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name</w:t>
            </w:r>
          </w:p>
        </w:tc>
      </w:tr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10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ampix titration pack (Pfizer Ltd)</w:t>
            </w:r>
          </w:p>
        </w:tc>
      </w:tr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11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ampix 1mg tablets (Pfizer Ltd)</w:t>
            </w:r>
          </w:p>
        </w:tc>
      </w:tr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12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renicline 1mg tablets and Varenicline 500microgram tablets</w:t>
            </w:r>
          </w:p>
        </w:tc>
      </w:tr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14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renicline 1mg tablets</w:t>
            </w:r>
          </w:p>
        </w:tc>
      </w:tr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5035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ampix 0.5mg tablets (Pfizer Ltd)</w:t>
            </w:r>
          </w:p>
        </w:tc>
      </w:tr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89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renicline 500microgram tablets</w:t>
            </w:r>
          </w:p>
        </w:tc>
      </w:tr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04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ampix titration pack (Mawdsley-Brooks &amp; Company Ltd)</w:t>
            </w:r>
          </w:p>
        </w:tc>
      </w:tr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901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ampix 1mg tablets (Waymade Healthcare Plc)</w:t>
            </w:r>
          </w:p>
        </w:tc>
      </w:tr>
      <w:tr w:rsidR="00BB016D" w:rsidRPr="00BF4B08" w:rsidTr="00DF5B2D">
        <w:trPr>
          <w:trHeight w:val="305"/>
        </w:trPr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541</w:t>
            </w:r>
          </w:p>
        </w:tc>
        <w:tc>
          <w:tcPr>
            <w:tcW w:w="0" w:type="auto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ampix titration pack (Sigma Pharmaceuticals Plc)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  <w:bookmarkStart w:id="10" w:name="_Ref441571866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11" w:name="_Toc444498635"/>
      <w:bookmarkStart w:id="12" w:name="_Toc452473135"/>
      <w:bookmarkStart w:id="13" w:name="_Toc452473609"/>
      <w:bookmarkStart w:id="14" w:name="_Toc455578165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 xml:space="preserve">Nicotine replacement therapy </w:t>
      </w:r>
      <w:bookmarkEnd w:id="10"/>
      <w:r w:rsidRPr="00BF4B08">
        <w:rPr>
          <w:rFonts w:eastAsia="Times New Roman"/>
          <w:b/>
          <w:bCs/>
          <w:kern w:val="36"/>
          <w:szCs w:val="20"/>
          <w:lang w:val="en-US"/>
        </w:rPr>
        <w:t>(NRT)</w:t>
      </w:r>
      <w:bookmarkEnd w:id="11"/>
      <w:bookmarkEnd w:id="12"/>
      <w:bookmarkEnd w:id="13"/>
      <w:bookmarkEnd w:id="14"/>
    </w:p>
    <w:p w:rsidR="00BB016D" w:rsidRPr="00BF4B08" w:rsidRDefault="00BB016D" w:rsidP="00BB016D">
      <w:pPr>
        <w:pStyle w:val="Caption"/>
        <w:rPr>
          <w:szCs w:val="20"/>
          <w:lang w:val="en-US"/>
        </w:rPr>
      </w:pPr>
      <w:bookmarkStart w:id="15" w:name="_Toc444498696"/>
      <w:bookmarkStart w:id="16" w:name="_Toc452473674"/>
      <w:proofErr w:type="gramStart"/>
      <w:r>
        <w:rPr>
          <w:szCs w:val="20"/>
          <w:lang w:val="en-US"/>
        </w:rPr>
        <w:t>e</w:t>
      </w:r>
      <w:r>
        <w:t>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0</w:t>
      </w:r>
      <w:r>
        <w:rPr>
          <w:noProof/>
        </w:rPr>
        <w:fldChar w:fldCharType="end"/>
      </w:r>
      <w:r>
        <w:t>.</w:t>
      </w:r>
      <w:r w:rsidRPr="00BF4B08">
        <w:rPr>
          <w:szCs w:val="20"/>
          <w:lang w:val="en-US"/>
        </w:rPr>
        <w:t xml:space="preserve"> NRT code list</w:t>
      </w:r>
      <w:bookmarkEnd w:id="15"/>
      <w:bookmarkEnd w:id="16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88"/>
        <w:gridCol w:w="8028"/>
      </w:tblGrid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code</w:t>
            </w:r>
          </w:p>
        </w:tc>
        <w:tc>
          <w:tcPr>
            <w:tcW w:w="8028" w:type="dxa"/>
            <w:shd w:val="clear" w:color="auto" w:fill="auto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name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08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MICROTAB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2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5mg/16 hours transdermal patches and Nicotine 2mg medicated chewing gum sugar free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0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combi 15mg transdermal patches + 2mg medicated gum (McNeil Product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82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Strips Mint 2.5mg oral films (GlaxoSmithKline Consumer Healthcare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41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Minis Orange 1.5mg lozenges (GlaxoSmithKline Consumer Healthcare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03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2.5mg orodispersible films sugar free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9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TRANSDERMAL PATCH 20CM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TRANSDERMAL PATCH 30CM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10mg/ml Nasal spray (Pharmacia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15mg Transdermal patch (Pharmacia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Citrus 2mg medicated chewing gum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21mg Transdermal patch (GlaxoSmithKline Consumer Healthcare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1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tts 30 sq cm Transdermal patch (Novartis Consumer Health U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Citrus 4mg medicated chewing gum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7mg Transdermal patch (GlaxoSmithKline Consumer Healthcare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1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14mg Transdermal patch (GlaxoSmithKline Consumer Healthcare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2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10mg Inhalator (McNeil Product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4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10mg Transdermal patch (Pharmacia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5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5mg/16hours transdermal patches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7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0mg/16hours transdermal patches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2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5mg/16hours transdermal patches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mg Lozenge</w:t>
            </w:r>
          </w:p>
        </w:tc>
      </w:tr>
      <w:tr w:rsidR="00BB016D" w:rsidRPr="00BF4B08" w:rsidTr="00DF5B2D">
        <w:trPr>
          <w:trHeight w:val="31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3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1mg Lozenge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0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tts 20 sq cm Transdermal patch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4mg lozenges original menthol mint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0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2mg lozenges original menthol mint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5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4mg medicated chewing gum sugar fre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8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4mg lozenges sugar fre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4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0mg inhalation cartridges with devic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4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2mg Medicated chewing-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5mg Transdermal patch (Pharmacia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2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2mg medicated chewing gum sugar fre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21mg/24hours transdermal patches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6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Mint 2mg medicated chewing gum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9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Mint 4mg lozeng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Mint 2mg lozeng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2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Mint 4mg medicated chewing gum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0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tts 10 sq cm Transdermal patch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4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abate 21mg Transdermal patch (Marion Merrell Dow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7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500micrograms/dose nasal spray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9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4mg/24hours transdermal patches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0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7mg/24hours transdermal patches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80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2mg lozenges sugar fre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2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abate 14mg Transdermal patch (Marion Merrell Dow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abate 7mg Transdermal patch (Marion Merrell Dow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04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4mg Medicated chewing-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51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2mg mint flavour chewing-gum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51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4mg mint flavour chewing-gum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52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2mg mint flavour chewing-gum (Pharmacia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31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nil 22mg/24 hr Transdermal patch (Elan Pharma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68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nil 11mg/24 hr Transdermal patch (Elan Pharma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93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4mg mint flavour chewing-gum (Pharmacia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392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22mg/24 hr Transdermal patch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45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patch 21mg/24hours transdermal patches (Pierre Fabre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1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patch 7mg/24hours transdermal patches (Pierre Fabre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3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patch 14mg/24hours transdermal patches (Pierre Fabre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64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.5mg lozenges sugar fre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1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pass 1.5mg Lozenge (Wockhardt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4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invisi 25mg/16hours patche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12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25mg/16hours transdermal patches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16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invisi 15mg/16hours patche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2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Pre-Quit Mint 4mg lozeng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72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invisi 10mg/16hours patche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61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TTS 20 patches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62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TTS 30 patches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68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TTS 10 patches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3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Minis Mint 1.5mg lozeng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6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Minis Mint 4mg lozeng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4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lemon 2mg microtab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6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21mg patch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72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Clear 21mg patch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7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15mg patche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7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Original 2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2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Freshmint 4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2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7mg patch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7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10mg patche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8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14mg patch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9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Icy White 4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9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500micrograms/dose nasal spray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0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Clear 14mg patch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0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Clear 7mg patch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5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Original 4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6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Mint 2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7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Freshfruit 4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7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Icy White 2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0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Freshmint 2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02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5mg patche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0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Fruit 4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0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Mint 4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6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bitartrate 2mg Sublingual tablet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6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Freshfruit 2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7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Liquorice 2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8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Classic 2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0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Mint 4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193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Fruit 2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1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Classic 4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1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Mint 2mg medicated chewing gum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4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Liquorice 4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2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4mg lozenges sugar free (Teva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0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Minis Cherry 1.5mg lozeng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2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QuickMist 1mg/dose mouthspray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50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mg/dose oromucosal spray sugar fre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58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Icemint 2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592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15mg Inhalator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01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Icemint 4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1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5mg inhalation cartridges with devic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62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ots NicAssist 10mg Inhalator (The Boots Company Plc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08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Clear 21mg patches (Waymade Healthcare Plc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0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Cools 2mg lozenge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19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Cools 4mg lozenge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60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ots NicAssist 15mg patches (The Boots Company Plc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48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Clear 14mg patches (Waymade Healthcare Plc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02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Quitin Pre-Quit Clear 21mg patches (GlaxoSmithKline Consumer Healthcare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574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ots NicAssist Minty Fresh 4mg medicated chewing gum (The Boots Company Plc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590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11mg/24 hr Transdermal patch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52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ots NicAssist Minty Fresh 2mg medicated chewing gum (The Boots Company Plc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1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5mg patches (Waymade Healthcare Plc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75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ots NicAssist 5mg patches (The Boots Company Plc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23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ots NicAssist 10mg patches (The Boots Company Plc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77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Support Icemint 4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24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Support Icemint 2mg medicated chewing gum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9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2mg lozenges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5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ll 1mg lozenges (Novartis Consumer Health UK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603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Freshmint 2mg lozenge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4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bitartrate 1mg lozenges sugar fre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8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bitartrate 2mg lozenges sugar free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7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2mg microtab (Pharmacia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56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rette Microtab 2mg sublingual tablets (McNeil Products Ltd)</w:t>
            </w:r>
          </w:p>
        </w:tc>
      </w:tr>
      <w:tr w:rsidR="00BB016D" w:rsidRPr="00BF4B08" w:rsidTr="00DF5B2D">
        <w:trPr>
          <w:trHeight w:val="255"/>
        </w:trPr>
        <w:tc>
          <w:tcPr>
            <w:tcW w:w="98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18</w:t>
            </w:r>
          </w:p>
        </w:tc>
        <w:tc>
          <w:tcPr>
            <w:tcW w:w="8028" w:type="dxa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cotine 2mg sublingual tablets sugar free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numPr>
          <w:ilvl w:val="1"/>
          <w:numId w:val="0"/>
        </w:numPr>
        <w:spacing w:before="1060" w:beforeAutospacing="1" w:after="1060" w:afterAutospacing="1"/>
        <w:ind w:left="792" w:hanging="432"/>
        <w:outlineLvl w:val="1"/>
        <w:rPr>
          <w:rFonts w:eastAsia="Times New Roman"/>
          <w:b/>
          <w:bCs/>
          <w:kern w:val="36"/>
          <w:szCs w:val="20"/>
          <w:lang w:val="en-US"/>
        </w:rPr>
      </w:pPr>
      <w:bookmarkStart w:id="17" w:name="_Toc444498636"/>
      <w:bookmarkStart w:id="18" w:name="_Toc452473136"/>
      <w:bookmarkStart w:id="19" w:name="_Toc452473610"/>
      <w:bookmarkStart w:id="20" w:name="_Ref441571957"/>
      <w:bookmarkStart w:id="21" w:name="_Toc455578166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Outcome</w:t>
      </w:r>
      <w:bookmarkEnd w:id="17"/>
      <w:bookmarkEnd w:id="18"/>
      <w:bookmarkEnd w:id="19"/>
      <w:bookmarkEnd w:id="21"/>
      <w:r w:rsidRPr="00BF4B08">
        <w:rPr>
          <w:rFonts w:eastAsia="Times New Roman"/>
          <w:b/>
          <w:bCs/>
          <w:kern w:val="36"/>
          <w:szCs w:val="20"/>
          <w:lang w:val="en-US"/>
        </w:rPr>
        <w:t xml:space="preserve"> </w:t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22" w:name="_Toc444498637"/>
      <w:bookmarkStart w:id="23" w:name="_Toc452473137"/>
      <w:bookmarkStart w:id="24" w:name="_Toc452473611"/>
      <w:bookmarkStart w:id="25" w:name="_Toc455578167"/>
      <w:r w:rsidRPr="00BF4B08">
        <w:rPr>
          <w:rFonts w:eastAsia="Times New Roman"/>
          <w:b/>
          <w:bCs/>
          <w:kern w:val="36"/>
          <w:szCs w:val="20"/>
          <w:lang w:val="en-US"/>
        </w:rPr>
        <w:t>Smoking status</w:t>
      </w:r>
      <w:bookmarkEnd w:id="22"/>
      <w:bookmarkEnd w:id="23"/>
      <w:bookmarkEnd w:id="24"/>
      <w:bookmarkEnd w:id="25"/>
      <w:r w:rsidRPr="00BF4B08">
        <w:rPr>
          <w:rFonts w:eastAsia="Times New Roman"/>
          <w:b/>
          <w:bCs/>
          <w:kern w:val="36"/>
          <w:szCs w:val="20"/>
          <w:lang w:val="en-US"/>
        </w:rPr>
        <w:t xml:space="preserve"> </w:t>
      </w:r>
      <w:bookmarkEnd w:id="20"/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26" w:name="_Toc444498697"/>
      <w:bookmarkStart w:id="27" w:name="_Toc452473675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1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Smoking status code list</w:t>
      </w:r>
      <w:bookmarkEnd w:id="26"/>
      <w:bookmarkEnd w:id="27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99"/>
        <w:gridCol w:w="1444"/>
      </w:tblGrid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moking status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4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4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5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5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52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4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7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1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68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1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4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7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3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7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4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8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6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2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6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4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5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6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76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1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1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28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2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34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09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3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7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36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4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50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76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3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50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79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8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1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2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39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0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57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38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  <w:tr w:rsidR="00BB016D" w:rsidRPr="00BF4B08" w:rsidTr="00DF5B2D">
        <w:trPr>
          <w:trHeight w:val="255"/>
        </w:trPr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38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rrent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numPr>
          <w:ilvl w:val="1"/>
          <w:numId w:val="0"/>
        </w:numPr>
        <w:spacing w:before="1060" w:beforeAutospacing="1" w:after="1060" w:afterAutospacing="1"/>
        <w:ind w:left="792" w:hanging="432"/>
        <w:outlineLvl w:val="1"/>
        <w:rPr>
          <w:rFonts w:eastAsia="Times New Roman"/>
          <w:b/>
          <w:bCs/>
          <w:kern w:val="36"/>
          <w:szCs w:val="20"/>
          <w:lang w:val="en-US"/>
        </w:rPr>
      </w:pPr>
      <w:bookmarkStart w:id="28" w:name="_Toc444498638"/>
      <w:bookmarkStart w:id="29" w:name="_Toc452473138"/>
      <w:bookmarkStart w:id="30" w:name="_Toc452473612"/>
      <w:bookmarkStart w:id="31" w:name="_Ref441571995"/>
      <w:bookmarkStart w:id="32" w:name="_Toc455578168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Covariates</w:t>
      </w:r>
      <w:bookmarkEnd w:id="28"/>
      <w:bookmarkEnd w:id="29"/>
      <w:bookmarkEnd w:id="30"/>
      <w:bookmarkEnd w:id="32"/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33" w:name="_Toc444498639"/>
      <w:bookmarkStart w:id="34" w:name="_Toc452473139"/>
      <w:bookmarkStart w:id="35" w:name="_Toc452473613"/>
      <w:bookmarkStart w:id="36" w:name="_Ref441572013"/>
      <w:bookmarkStart w:id="37" w:name="_Toc455578169"/>
      <w:r w:rsidRPr="00BF4B08">
        <w:rPr>
          <w:rFonts w:eastAsia="Times New Roman"/>
          <w:b/>
          <w:bCs/>
          <w:kern w:val="36"/>
          <w:szCs w:val="20"/>
          <w:lang w:val="en-US"/>
        </w:rPr>
        <w:t>Alcohol misuse</w:t>
      </w:r>
      <w:bookmarkEnd w:id="33"/>
      <w:bookmarkEnd w:id="34"/>
      <w:bookmarkEnd w:id="35"/>
      <w:bookmarkEnd w:id="37"/>
      <w:r w:rsidRPr="00BF4B08">
        <w:rPr>
          <w:rFonts w:eastAsia="Times New Roman"/>
          <w:b/>
          <w:bCs/>
          <w:kern w:val="36"/>
          <w:szCs w:val="20"/>
          <w:lang w:val="en-US"/>
        </w:rPr>
        <w:t xml:space="preserve"> </w:t>
      </w:r>
      <w:bookmarkEnd w:id="36"/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38" w:name="_Toc444498698"/>
      <w:bookmarkStart w:id="39" w:name="_Toc452473676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2</w:t>
      </w:r>
      <w:r>
        <w:rPr>
          <w:noProof/>
        </w:rPr>
        <w:fldChar w:fldCharType="end"/>
      </w:r>
      <w:r>
        <w:t>.</w:t>
      </w:r>
      <w:r w:rsidRPr="00BF4B08">
        <w:rPr>
          <w:szCs w:val="20"/>
          <w:lang w:val="en-US"/>
        </w:rPr>
        <w:t xml:space="preserve"> Alcohol misuse code list</w:t>
      </w:r>
      <w:bookmarkEnd w:id="38"/>
      <w:bookmarkEnd w:id="3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60"/>
        <w:gridCol w:w="1028"/>
        <w:gridCol w:w="5682"/>
      </w:tblGrid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0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lcohol abus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9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problem drink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y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withdrawal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BA8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detoxif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dependence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2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75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polyneuropath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1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1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alcoholic hepatit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0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1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orsakov's alcoholic psychos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0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53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gastrit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4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2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cirrhosis of live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55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cardiomyopath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ioural disorders due to use of alcoho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0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alcoholic intoxication in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5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212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ronic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z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dependence syndrom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6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5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coholic hallucinos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13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0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7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lcoholic hepatit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4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0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lcohol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8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3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liver damage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4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7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hepatit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3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6D6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Alcohol abuse counselling and surveillan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6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23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in alcoholic cirrhosis of the live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8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57A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Alcohol rehabilit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3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2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8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NN2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der care of community alcohol tea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0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0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cute alcoholic drunkennes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4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7p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community alcohol tea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0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fatty live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0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11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orsakov's alcoholic psychosis with peripheral neurit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7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6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Korsakov's psychosis, alcohol induc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4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misuse - enhanced services administr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5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5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&amp; behav dis due to use alcohol: psychotic disorde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4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e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disorder monitor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5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He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community drug and alcohol tea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7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02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lcohol abus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7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69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 alcohol abuse - deni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8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6K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intake above recommended sensible limit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622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0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withdrawal deliriu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3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psychos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8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13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roblems related to lifestyle alcohol us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5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4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lirium tremens, alcohol induc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3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3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hepatic failur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60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514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coholic psychosi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15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Y8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s anonymou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9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6S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zardous alcohol us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1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3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alcohol: withdrawal stat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6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1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amnestic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62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02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isodic acute alcoholic intoxication in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65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35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mitted to alcohol detoxification centr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71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2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fibrosis and sclerosis of live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87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1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of alcohol: harmful us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61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01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lcohol abus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94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80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tal alcohol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6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11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tinuous chronic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48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13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lcoholism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98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71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-induced chronic pancreatit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11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3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withdrawal hallucinos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10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12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isodic chronic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32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7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coholic dementia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34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2.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dementia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7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2553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ternal care for (suspected) damage to fetus from alcoho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5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0z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lcohol abus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8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2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cohol addic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69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G32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version therapy -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16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513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coholic paranoi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40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5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paranoi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46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4B1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sm counsell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0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5B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-induced epileps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9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6T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rmful alcohol us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44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1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56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03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lcohol abus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4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941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myopath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2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8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cohol withdrawal-induced seizur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6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e0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abuse monitor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3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1z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lcoholism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7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y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lcoholic psychos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3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44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ellar ataxia due to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33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11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consumption counsell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29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0z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alcoholic intoxication in alcoholism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74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1x0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encephalopath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69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712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ronic alcoholic brain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794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2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lcoholic brain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6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B1c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induced hallucination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32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2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alcohol: dependence synd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79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6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alcohol: amnesic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3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0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alcoholic intoxication, unspecified, in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2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1z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amnestic syndrom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8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191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detoxif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9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1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chronic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29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&amp; behav dis due to use alcohol: acute intox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6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y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 &amp; behav dis due to use alcohol: oth men &amp; behav d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67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1911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withdrawal regi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12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14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counselling by other agenci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55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1x0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al degeneration due to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50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2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lcoholic dementi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41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P221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livery of rehabilitation for alcohol addic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94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01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tinuous acute alcoholic intoxication in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71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0.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dependence with acute alcoholic intox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3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4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thological alcohol intox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57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303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alcoholic intoxication in remission, in alcoholis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38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1912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lanned reduction of alcohol consump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00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7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 &amp; behav dis due alcoh: resid &amp; late-onset psychot d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52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12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misuse - enhanced service complet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10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4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 &amp; behav dis due alcohl: withdrawl state with deliriu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8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z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 &amp; behav dis due use alcohol: unsp ment &amp; behav d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5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505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-induced pseudo-Cushing's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93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0512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coholic jealous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1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254.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 fetal damage from maternal alcoho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69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83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tus and newborn affected by maternal use of alcoho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65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z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psychosi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11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1yz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lcoholic psychosi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5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0071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tus/neonate affected by placental/breast transfer alcoho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21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ZY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qualified from driving due to excess alcoho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55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kG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specialist alcohol treatment servi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67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6W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misus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8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1912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 reduction program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05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1A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ief intervention for excessive alcohol consumptn complet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05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1B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tended intervention for excessive alcohol consumptn compl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99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kJ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alcohol brief intervention servi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26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IAF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ief intervention for excessive alcohol consumptn declin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68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IAJ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clined referral to specialist alcohol treatment servi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91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007111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tal alcohol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24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IAt.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tended interven for excessive alcohol consumption declin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61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70800</w:t>
            </w:r>
          </w:p>
        </w:tc>
        <w:tc>
          <w:tcPr>
            <w:tcW w:w="568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-induced acute pancreatitis</w:t>
            </w:r>
          </w:p>
        </w:tc>
      </w:tr>
    </w:tbl>
    <w:p w:rsidR="00BB016D" w:rsidRPr="00BF4B08" w:rsidRDefault="00BB016D" w:rsidP="00BB016D">
      <w:pPr>
        <w:rPr>
          <w:rFonts w:eastAsia="Calibri"/>
          <w:b/>
          <w:bCs/>
          <w:i/>
          <w:kern w:val="36"/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40" w:name="_Toc444498640"/>
      <w:bookmarkStart w:id="41" w:name="_Toc452473140"/>
      <w:bookmarkStart w:id="42" w:name="_Toc452473614"/>
      <w:bookmarkStart w:id="43" w:name="_Toc455578170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Anxiety, neurotic, stress-related and somatoform disorder (ICD-10 F40-48)</w:t>
      </w:r>
      <w:bookmarkEnd w:id="40"/>
      <w:bookmarkEnd w:id="41"/>
      <w:bookmarkEnd w:id="42"/>
      <w:bookmarkEnd w:id="43"/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44" w:name="_Toc444498699"/>
      <w:bookmarkStart w:id="45" w:name="_Toc452473677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3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Anxiety, neurotic, stress-related and somatoform disorder code list</w:t>
      </w:r>
      <w:bookmarkEnd w:id="44"/>
      <w:bookmarkEnd w:id="45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96"/>
        <w:gridCol w:w="1496"/>
        <w:gridCol w:w="6024"/>
      </w:tblGrid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6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anxiety state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6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G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agoraphob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0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5J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panic attack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81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5.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tic condition, insight present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7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6.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or insight into neurotic condi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9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Du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proving Access to Psychological Therapies pro phobia scale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32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Du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APT phobia scale - Soc sit due fear embarrass mak fool self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0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Du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APT phobia scale - Cert situ fear panic attak distres symp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3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Du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APT phobia scale - Cert situ becse fear particulr obj activ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52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G5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tiphobic therap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2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G94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xiety management training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92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Hp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for guided self-help for anxiet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93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hysterical psychosi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3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ctive confu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1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y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stupor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8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..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tic, personality and other nonpsychotic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tic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0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xiety state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3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0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xiety state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6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0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nic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01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nic attack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5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0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eneralised anxie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0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xiety with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5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0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nxiet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3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05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anxiet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0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xiety state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8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7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a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cal blindnes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73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cal deafnes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59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cal tremor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9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cal paralysi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8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5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cal seizure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70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5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it - hysterical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3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6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conversion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39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6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asia - abasia, hysterical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612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obus hystericu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6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7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cal amnes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7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8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cal fugu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2349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A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sociative reaction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52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C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antom pregnancy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35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z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phonia - hysterical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3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z12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axia - hysterical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6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1z13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ser's syndrome - hysterical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obic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63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cial phobic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4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.12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obic anxiety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0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obia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7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goraphobia with panic attack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83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goraphobia without mention of panic attack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9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cial phobia, fear of eating in public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95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cial phobia, fear of public speaking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0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5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cial phobia, fear of public washing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0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6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rophob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93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7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imal phob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8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austrophob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67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9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ar of crowd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A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ar of flying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B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cer phob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6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C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ntal phob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9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D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ar of death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7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E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ar of pregnancy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2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2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obic disorder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3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bsessive-compuls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6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3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ancastic neur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7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3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pulsive neur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3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bsessional neur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6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3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bsessive-compulsive disorder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5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asthenia - nervous debi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0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6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ersonalisation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7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ochondria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0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y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neurotic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2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y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matization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94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y0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iquet's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8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y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riter's cramp neur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1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y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occupational neur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17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y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asthenic neur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5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y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neurotic disorder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8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z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tic disorder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25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277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dyspareu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ysiological malfunction arising from mental facto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21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0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musculoskeletal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56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0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paraly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80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0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torticoll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3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0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musculoskeletal symptom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813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respiratory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3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1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air hung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8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1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cough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0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1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hiccough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05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1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hyperventil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1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1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yawning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1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15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apho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6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1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respiratory symptom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44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cardiovascular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9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2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diac neur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8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2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circulatory asth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96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2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cardiovascular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3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2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cardiovascular symptom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46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3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skin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5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3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pruritu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2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3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skin symptom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42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gastrointestinal tract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69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obus abdominal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6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aerophagy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7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0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ir swallowing - excessiv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yclical vomiting - psychogenic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7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diarrhoe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5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3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urious diarrhoe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6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dyspeps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3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5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constip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43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4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gastrointestinal tract symptom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37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5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genitourinary tract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0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5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vaginismu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4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5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dysmenorrhe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78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5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dysur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54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5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genitourinary tract symptom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23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7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symptom of special sense orga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0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y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psychogenic malfun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0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y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uxism (teeth grinding)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39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y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psychogenic malfunct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6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6z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somatic disorder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8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syndromes NEC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7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5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rumin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39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57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polydips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6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57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pulsive water drinking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31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8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alg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76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8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pain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0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8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backach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37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8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alg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35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z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nd unspecified psychogenic syndrome NEC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7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z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syndrome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reaction to stres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355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at fatigu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4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0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anic state due to acute stress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3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fugue state due to acute stress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5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stupor state due to acute stress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64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3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cute stress reaction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84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3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osttrauma stress stat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70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3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cute stress react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86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4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ess reaction causing mixed disturbance of emotion/conduct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13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z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stress react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0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8z.12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ying phob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9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justment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7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90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rief reaction</w:t>
            </w:r>
          </w:p>
        </w:tc>
      </w:tr>
      <w:bookmarkEnd w:id="31"/>
    </w:tbl>
    <w:p w:rsidR="00BB016D" w:rsidRPr="00BF4B08" w:rsidRDefault="00BB016D" w:rsidP="00BB016D">
      <w:pPr>
        <w:rPr>
          <w:rFonts w:eastAsia="Calibri"/>
          <w:b/>
          <w:bCs/>
          <w:i/>
          <w:kern w:val="36"/>
          <w:szCs w:val="20"/>
          <w:lang w:val="en-US"/>
        </w:rPr>
      </w:pPr>
    </w:p>
    <w:p w:rsidR="00BB016D" w:rsidRPr="00BF4B08" w:rsidRDefault="00BB016D" w:rsidP="00BB016D">
      <w:pPr>
        <w:rPr>
          <w:rFonts w:eastAsia="Calibri"/>
          <w:b/>
          <w:bCs/>
          <w:i/>
          <w:kern w:val="36"/>
          <w:szCs w:val="20"/>
          <w:lang w:val="en-US"/>
        </w:rPr>
      </w:pPr>
      <w:r w:rsidRPr="00BF4B08">
        <w:rPr>
          <w:rFonts w:eastAsia="Calibri"/>
          <w:b/>
          <w:bCs/>
          <w:i/>
          <w:kern w:val="36"/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46" w:name="_Toc444498641"/>
      <w:bookmarkStart w:id="47" w:name="_Toc452473141"/>
      <w:bookmarkStart w:id="48" w:name="_Toc452473615"/>
      <w:bookmarkStart w:id="49" w:name="_Toc455578171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Autism (ICD-10 Chapters F84.0-84.1, F84.4-84.9)</w:t>
      </w:r>
      <w:bookmarkEnd w:id="46"/>
      <w:bookmarkEnd w:id="47"/>
      <w:bookmarkEnd w:id="48"/>
      <w:bookmarkEnd w:id="49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Prevalence of autism was rare in the CPRD (e.g. ≤1% prevalence) and therefore was included in the other mental disorders category.</w:t>
      </w:r>
    </w:p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50" w:name="_Toc444498700"/>
      <w:bookmarkStart w:id="51" w:name="_Toc452473678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4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Autism code list</w:t>
      </w:r>
      <w:bookmarkEnd w:id="50"/>
      <w:bookmarkEnd w:id="5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83"/>
        <w:gridCol w:w="1083"/>
        <w:gridCol w:w="4455"/>
      </w:tblGrid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 code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27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z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ervasive developmental disorder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26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.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ervasive developmental disorders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948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y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pervasive developmental disorders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016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401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sidual infantile autis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44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1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typical autis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343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J9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ed autis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76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40.12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utis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02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40.13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ildhood autis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337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012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fantile autis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098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40.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fantile autis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37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0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ildhood autis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62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40z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fantile autism NOS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251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400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tive infantile autism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941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z11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utistic spectrum disorder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82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011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utistic disorder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75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511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utistic psychopathy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74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112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retardation with autistic features</w:t>
            </w:r>
          </w:p>
        </w:tc>
      </w:tr>
      <w:tr w:rsidR="00BB016D" w:rsidRPr="00BF4B08" w:rsidTr="00DF5B2D">
        <w:trPr>
          <w:trHeight w:val="300"/>
        </w:trPr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50</w:t>
            </w:r>
          </w:p>
        </w:tc>
        <w:tc>
          <w:tcPr>
            <w:tcW w:w="108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500</w:t>
            </w:r>
          </w:p>
        </w:tc>
        <w:tc>
          <w:tcPr>
            <w:tcW w:w="445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sperger's syndrome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52" w:name="_Toc444498642"/>
      <w:bookmarkStart w:id="53" w:name="_Toc452473142"/>
      <w:bookmarkStart w:id="54" w:name="_Toc452473616"/>
      <w:bookmarkStart w:id="55" w:name="_Toc455578172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Bipolar disorder diagnosis (ICD-10 Chapters F10-31</w:t>
      </w:r>
      <w:bookmarkEnd w:id="52"/>
      <w:bookmarkEnd w:id="53"/>
      <w:bookmarkEnd w:id="54"/>
      <w:bookmarkEnd w:id="55"/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56" w:name="_Toc444498701"/>
      <w:bookmarkStart w:id="57" w:name="_Toc452473679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5</w:t>
      </w:r>
      <w:r>
        <w:rPr>
          <w:noProof/>
        </w:rPr>
        <w:fldChar w:fldCharType="end"/>
      </w:r>
      <w:r>
        <w:t>.</w:t>
      </w:r>
      <w:r w:rsidRPr="00BF4B08">
        <w:rPr>
          <w:szCs w:val="20"/>
          <w:lang w:val="en-US"/>
        </w:rPr>
        <w:t xml:space="preserve"> Bipolar disorder code list</w:t>
      </w:r>
      <w:bookmarkEnd w:id="56"/>
      <w:bookmarkEnd w:id="57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04"/>
        <w:gridCol w:w="1504"/>
        <w:gridCol w:w="6008"/>
      </w:tblGrid>
      <w:tr w:rsidR="00BB016D" w:rsidRPr="00BF4B08" w:rsidTr="00DF5B2D">
        <w:trPr>
          <w:trHeight w:val="315"/>
        </w:trPr>
        <w:tc>
          <w:tcPr>
            <w:tcW w:w="1504" w:type="dxa"/>
            <w:noWrap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1504" w:type="dxa"/>
            <w:noWrap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6008" w:type="dxa"/>
            <w:noWrap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54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D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manic depressive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102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2V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 resolve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67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psychose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16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3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nic psychose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7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nic disorder, single episode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9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.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omanic psychose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1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0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nic episode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2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1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nic episode, mil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4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2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nic episode, moderate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9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3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nic episode, severe without mention of psychosi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1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4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nic episode, severe, with psychosi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48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5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nic episode in partial or unspecified remi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00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6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nic episode in full remi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1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0z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nic disorder, single episode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227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1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nic episode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67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10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nic episodes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2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11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nic episodes, mil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739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12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nic episodes, moderate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81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13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nic episodes, severe without mention psychosi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29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14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nic episodes, severe, with psychosi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6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15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nic episodes, partial or unspecified remi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17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16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nic episodes, in full remi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1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1z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nic episode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2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manic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8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.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nic-depressive - now manic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3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0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manic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26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1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manic, mil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3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2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manic, moderate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347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3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 disord, currently manic, severe, no psychosi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29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4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 disord, currently manic,severe with psychosi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1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5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 disord,currently manic, part/unspec remi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78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6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manic, full remi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0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4z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manic,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7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depresse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83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.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nic-depressive - now depresse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2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0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depressed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3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1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depressed, mild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9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2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depressed, moderate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607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3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 disord, now depressed, severe, no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370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4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 disord, now depressed, severe with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026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5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 disord, now depressed, part/unspec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6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6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now depressed, in full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296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5z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polar affective disorder, currently depressed,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316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6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bipolar affective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53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60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bipolar affective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89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61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bipolar affective disorder, mild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15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62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bipolar affective disorder, moderate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28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63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bipolar affective disorder, severe, without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9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64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bipolar affective disorder, severe, with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5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65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bipolar affective disorder, partial/unspec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6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66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bipolar affective disorder, in full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58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6z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bipolar affective disorder,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8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7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ipolar affective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6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70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ipolar affective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9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71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ipolar affective disorder, mild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47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72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ipolar affective disorder, moderate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2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73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ipolar affective disorder, severe, no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326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74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ipolar affective disorder,severe with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2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75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ipolar affect disord, partial/unspec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23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76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ipolar affective disorder, in full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986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7z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ipolar affective disorder,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7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y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nd unspecified manic-depressive psychose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596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y0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manic-depressive psychose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92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y1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ypical manic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399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y3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mixed manic-depressive psychose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26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yz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nd unspecified manic-depressive psychose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7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c episode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2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.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disorder, single manic episode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0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ypomania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02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1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a withou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6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2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a with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102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2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a with mood-congruen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632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212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a with mood-incongruen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8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y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manic episode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1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z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c episode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0z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7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.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ive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.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c-depressive illnes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1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.12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c-depress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15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.13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c-depressive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808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0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ive disorder, current episode hypomanic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299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1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 disorder cur epi manic wout psychotic symp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77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2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 disorder cur epi manic with psychotic symp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62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3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 disorder cur epi mild or moderate depressn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1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4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 aff disord, curr epis sev depress, no psychot symp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2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5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 dis cur epi severe depres with psyc symp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469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6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ive disorder, current episode mixed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8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7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ive disorder, currently in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06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8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ive disorder type I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915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9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ive disorder type II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05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9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II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4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y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bipolar 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924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y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II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032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y12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manic episode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751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1z00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ipolar affective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963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1111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nic-depress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080</w:t>
            </w:r>
          </w:p>
        </w:tc>
        <w:tc>
          <w:tcPr>
            <w:tcW w:w="150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1112</w:t>
            </w:r>
          </w:p>
        </w:tc>
        <w:tc>
          <w:tcPr>
            <w:tcW w:w="600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nic-depressive psychosis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58" w:name="_Toc444498643"/>
      <w:bookmarkStart w:id="59" w:name="_Toc452473143"/>
      <w:bookmarkStart w:id="60" w:name="_Toc452473617"/>
      <w:bookmarkStart w:id="61" w:name="_Toc455578173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Dementia diagnosis (ICD-10 Chapters F00-02)</w:t>
      </w:r>
      <w:bookmarkEnd w:id="58"/>
      <w:bookmarkEnd w:id="59"/>
      <w:bookmarkEnd w:id="60"/>
      <w:bookmarkEnd w:id="61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Prevalence of dementia was rare in the CPRD (e.g. ≤1% prevalence) and therefore was included in the other mental disorders category.</w:t>
      </w:r>
    </w:p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62" w:name="_Toc444498702"/>
      <w:bookmarkStart w:id="63" w:name="_Toc452473680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6</w:t>
      </w:r>
      <w:r>
        <w:rPr>
          <w:noProof/>
        </w:rPr>
        <w:fldChar w:fldCharType="end"/>
      </w:r>
      <w:r>
        <w:rPr>
          <w:szCs w:val="20"/>
          <w:lang w:val="en-US"/>
        </w:rPr>
        <w:t>.</w:t>
      </w:r>
      <w:r w:rsidRPr="00BF4B08">
        <w:rPr>
          <w:szCs w:val="20"/>
          <w:lang w:val="en-US"/>
        </w:rPr>
        <w:t xml:space="preserve"> Dementia code list</w:t>
      </w:r>
      <w:bookmarkEnd w:id="62"/>
      <w:bookmarkEnd w:id="63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10"/>
        <w:gridCol w:w="1510"/>
        <w:gridCol w:w="5996"/>
      </w:tblGrid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270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5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Lewy body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674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2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mentia with depressive or paranoid features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93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z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Vascular dementia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3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z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Unspecified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704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011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esenile dementia,Alzheimer's type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7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313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y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vascular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03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12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senile dementia with parano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86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20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mentia with parano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91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1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 with delirium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70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and presenile organic psychotic conditions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z14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Senile dementia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710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AB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mentia annual review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89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2z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mentia with depressive or paranoid features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09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3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Parkinson's disease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65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1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senile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13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11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senile dementia with delirium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60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10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complicated presenile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7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16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wy body disease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706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2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, atypical or mixed type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6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6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2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 with parano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65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.11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rteriosclerotic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4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2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ubcortical vascular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016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3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xed cortical and subcortical vascular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89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0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complicated arteriosclerotic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75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1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ulti-infarct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79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z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86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z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ease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438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1z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senile dementia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34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.11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lti infarct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10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zheimer's disease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28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013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zheimer's disease type 2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50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/presenile dementia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678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1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ease with late onset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7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13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senile dementia with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6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111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zheimer's disease type 1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1379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112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nile dementia,Alzheimer's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88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21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mentia with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z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or presenile psychose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86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41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mentia in conditions EC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63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0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ease with early onset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2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yu30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Alzheimer's diseas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41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D0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cepted from dementia quality indicators: Patient unsuitabl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44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z13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Primary degenerative dement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05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D1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cepted from dementia quality indicators: Informed dissent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15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3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mentia with delirium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8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Vascular dementia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23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0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complicated senile dementia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38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111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edominantly cortical dementia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51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12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generation of brain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621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other diseases classified elsewher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64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eas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59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012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imary degen dementia, Alzheimer's type, presenile onset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49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y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enile and presenile organic psychos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346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113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imary degen dementia of Alzheimer's type, senile onset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446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41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lirium superimposed on dementia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9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3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 with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5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101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zheimer's disease with late onset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95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z11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zheimer's dementia unspec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6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y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other specified diseases classif elsewher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88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0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Vascular dementia of acute onset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759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z16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Senile dementia, depressed or paranoid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9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100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zheimer's disease with early onset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501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z11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Presenile dement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155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JA2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ed dementia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04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BPa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tipsychotic drug therapy for dementia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311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CMZ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mentia care plan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445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la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dementia care advisor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627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T05.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dementia servic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41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D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ception reporting: dementia quality indicators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402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0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Pick's diseas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06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1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Creutzfeldt-Jakob diseas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14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2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Huntington's diseas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185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400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human immunodef virus [HIV] disease</w:t>
            </w:r>
          </w:p>
        </w:tc>
      </w:tr>
      <w:tr w:rsidR="00BB016D" w:rsidRPr="00BF4B08" w:rsidTr="00DF5B2D">
        <w:trPr>
          <w:trHeight w:val="285"/>
        </w:trPr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1</w:t>
            </w:r>
          </w:p>
        </w:tc>
        <w:tc>
          <w:tcPr>
            <w:tcW w:w="151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1</w:t>
            </w:r>
          </w:p>
        </w:tc>
        <w:tc>
          <w:tcPr>
            <w:tcW w:w="59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dementia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64" w:name="_Toc444498644"/>
      <w:bookmarkStart w:id="65" w:name="_Toc452473144"/>
      <w:bookmarkStart w:id="66" w:name="_Toc452473618"/>
      <w:bookmarkStart w:id="67" w:name="_Toc455578174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Depression diagnosis (ICD-10 Chapters F32-39)</w:t>
      </w:r>
      <w:bookmarkEnd w:id="64"/>
      <w:bookmarkEnd w:id="65"/>
      <w:bookmarkEnd w:id="66"/>
      <w:bookmarkEnd w:id="67"/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68" w:name="_Toc444498703"/>
      <w:bookmarkStart w:id="69" w:name="_Toc452473681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7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Depression code list</w:t>
      </w:r>
      <w:bookmarkEnd w:id="68"/>
      <w:bookmarkEnd w:id="69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51"/>
        <w:gridCol w:w="1449"/>
        <w:gridCol w:w="6116"/>
      </w:tblGrid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1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5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9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B1U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mptoms of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B1U.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ve symptoms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7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JJ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ed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3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2S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resolved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2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T1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uerperal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70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G00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stnatal depression counselling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84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BK0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management programme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48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CAa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tient given advice about management of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4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Hq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for guided self-help for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9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90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annual review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2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91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medication review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405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92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interim review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93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A0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n depression register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3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A1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oved from depression register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5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Ov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monitoring administra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00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Ov0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monitoring first letter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96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Ov1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monitoring second letter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105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Ov2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monitoring third letter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64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Ov3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monitoring verbal invite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85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Ov4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monitoring telephone invite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97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C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ception reporting: depression quality indicators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97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C0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cepted from depression quality indicators: Patient unsuita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3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C1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cepted from depression quality indicators: Informed disse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58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- enhanced services administra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35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40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on - enhanced service completed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995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Q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n full dose long term treatment depression - enh serv admi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5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ffective psychoses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6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ve psychoses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1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jor depressive episode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.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gitated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.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dogenous depression first episode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5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.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dogenous depression first episode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5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.14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dogenous depre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9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0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jor depressive episode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0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1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jor depressive episode, mild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55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2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jor depressive episode, moderat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1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3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jor depressive episode, severe, without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15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4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jor depressive episode, severe, with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32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5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jor depressive episode, partial or unspec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740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6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jor depressive episode, in full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1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2z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gle major depressive episode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9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jor depressive episod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3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.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dogenous depression - recurrent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67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0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jor depressive episodes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4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1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jor depressive episodes, mild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0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2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jor depressive episodes, moderat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69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3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jor depressive episodes, severe, no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7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4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jor depressive episodes, severe, with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27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5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jor depressive episodes,partial/unspec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38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6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jor depressive episodes, in full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7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56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3z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major depressive episode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25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8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asonal affective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9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y2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ypical depressive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1z2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sked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7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0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ctive depress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77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0.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tic reactive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5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5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gitated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3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4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tic depression reactive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3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04.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stnatal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70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13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yclothymic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90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ief depressive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24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90z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ief depressive react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63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91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longed depressive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B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ve disorder NEC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B1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2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ood - 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3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pressive episod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55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.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of depressive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1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.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of psychogenic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0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.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of reactive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1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0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ld depressive episod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1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1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oderate depressive episod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6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2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vere depressive episode withou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8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2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agitated depressn w'ou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80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2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major depression w'ou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8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2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vital depression w'ou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09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3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vere depressive episode with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1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3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of major depression and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67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3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of psychogenic depress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1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3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of psychotic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6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314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of reactive depress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6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4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ld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34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5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jor depression, mild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25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6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jor depression, moderately sever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41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7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jor depression, severe withou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841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8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jor depression, severe with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05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9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major depr ep, severe with psych, psych in remis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15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A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 major depr ep, severe with psych, psych in remis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67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B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ntenatal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5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y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depressive episode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2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y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typical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60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y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ngle episode of masked depress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7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z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pressive episode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z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press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z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pressive disorder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4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z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olonged single episode of reactive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8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2z14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Reactive depress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depressive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5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.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episodes of depressive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69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.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episodes of psychogenic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0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.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episodes of reactive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5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.14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asonal depressive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.15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AD - Seasonal affective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78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0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depressive disorder, current episode mild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52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1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depressive disorder, current episode moderat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6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2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 depress disorder cur epi severe without psyc sympt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32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2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Endogenous depression withou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252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2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jor depression, recurrent withou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45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2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c-depress psychosis,depressd,no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99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214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Vital depression, recurrent without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0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3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depress disorder cur epi severe with psyc symp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3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3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Endogenous depression with 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67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3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nic-depress psychosis,depressed type+psychotic symptom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4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3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 severe episodes/major depression+psychotic symptom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5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314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 severe episodes/psychogenic depress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86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315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severe episodes of psychotic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6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316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severe episodes/reactive depress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1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4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depressive disorder, currently in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73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y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recurrent depress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0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z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depressive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1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3z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onopolar depress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5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ersistent mood 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54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0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yclothymia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83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0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 xml:space="preserve"> [X]Affectiv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84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0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ycloid persona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85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0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yclothymic persona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5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1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ysthymia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8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1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pressive neur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9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1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pressiv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3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113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Neurotic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2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114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ersistant anxiety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4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y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persistent mood 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976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4z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ersistent mood affective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00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y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mood 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99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y0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ingle mood 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88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y0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xed affective episode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92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y1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recurrent mood 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54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y1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current brief depressive episode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211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y2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emenstrual dysphoric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57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yy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pecified mood 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90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z.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ecified mood affective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633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3z.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ffective psycho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30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30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ostnatal depress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30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ostpartum depress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7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790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Screening for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307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3011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ostnatal depress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9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3012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ostpartum depress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5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76</w:t>
            </w:r>
          </w:p>
        </w:tc>
        <w:tc>
          <w:tcPr>
            <w:tcW w:w="144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79000</w:t>
            </w:r>
          </w:p>
        </w:tc>
        <w:tc>
          <w:tcPr>
            <w:tcW w:w="611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Screening for depression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70" w:name="_Toc444498645"/>
      <w:bookmarkStart w:id="71" w:name="_Toc452473145"/>
      <w:bookmarkStart w:id="72" w:name="_Toc452473619"/>
      <w:bookmarkStart w:id="73" w:name="_Toc455578175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Drug misuse</w:t>
      </w:r>
      <w:bookmarkEnd w:id="70"/>
      <w:bookmarkEnd w:id="71"/>
      <w:bookmarkEnd w:id="72"/>
      <w:bookmarkEnd w:id="73"/>
      <w:r w:rsidRPr="00BF4B08">
        <w:rPr>
          <w:rFonts w:eastAsia="Times New Roman"/>
          <w:b/>
          <w:bCs/>
          <w:kern w:val="36"/>
          <w:szCs w:val="20"/>
          <w:lang w:val="en-US"/>
        </w:rPr>
        <w:t xml:space="preserve"> </w:t>
      </w: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74" w:name="_Toc444498704"/>
      <w:bookmarkStart w:id="75" w:name="_Toc452473682"/>
      <w:proofErr w:type="gramStart"/>
      <w:r>
        <w:rPr>
          <w:b w:val="0"/>
          <w:szCs w:val="20"/>
          <w:lang w:val="en-US"/>
        </w:rPr>
        <w:t>e</w:t>
      </w:r>
      <w:r>
        <w:t>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8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Drug misuse code list</w:t>
      </w:r>
      <w:bookmarkEnd w:id="74"/>
      <w:bookmarkEnd w:id="75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80"/>
        <w:gridCol w:w="963"/>
        <w:gridCol w:w="6873"/>
      </w:tblGrid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4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4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 nonopioid analgesic in street/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99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16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opioids: amnesic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02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6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 nonopioid analgesic indust/construct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57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uFB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oisoning by other opioid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41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QM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rine cannabinoid positiv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78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QM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rine cannabinoid negativ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24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k51.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hared care drug misuse treatmen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72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V37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 injecting equipment hygien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72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V35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hares drug equipmen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84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V0B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niffs drug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99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V08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mokes drugs in cigarette form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9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NdN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clined consent for notification of drug mis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70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V3A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es not share drug injection equipmen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80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s..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 misuse clinic administr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9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V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requency of drug mis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0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P62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normal craving for drug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35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N1yJ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en in drug misuse clin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59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V09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mokes drugs through a pip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58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A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behav disorders due use crack cocaine: depend syn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47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A5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behav disord due crack cocaine: psychotic disorder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73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A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behav disord due crack cocaine: withdrawal stat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57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A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 behav dis due crack cocaine: unsp ment and behav di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5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QA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rine cocaine positiv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32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QA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rine cocaine negativ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17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q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mission to substance misuse detoxification centr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3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V0E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lth problem secondary to drug mis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6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J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ed drug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0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J10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ed abuse soft drug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3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J11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ed abuse hard drug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5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 psychos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4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0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 withdrawal syndrom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9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1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-induced paranoia or hallucinatory stat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62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1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-induced paranoid stat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02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1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-induced hallucinosi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4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1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-induced paranoia or hallucinatory stat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87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2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thological drug intox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113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y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drug psychos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78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y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-induced delirium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3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y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-induced dementia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24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y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-induced depressive stat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0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y4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-induced personality disorder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6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y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drug psychose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00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2z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 psychosi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0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 addic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4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ioid type drug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.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roin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37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.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adone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05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.1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rphine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0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.1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ium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3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opioid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7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tinuous opioid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96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isodic opioid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96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ioid dependenc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44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0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ioid drug dependen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84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2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caine type drug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80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2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caine dependenc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74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2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caine dependenc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3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2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caine dependenc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76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2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caine dependenc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94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2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caine drug dependen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8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3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nabis type drug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2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3.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shish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3.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mp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31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3.1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rihuana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1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3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nabis dependenc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92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3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nabis dependenc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79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3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nabis dependenc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9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3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nabis dependenc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6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3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nabis drug dependen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8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4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phetamine or other psychostimulant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7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4.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stimulant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67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4.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imulant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47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4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phetamine or psychostimulant dependenc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36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4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phetamine or psychostimulant dependenc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8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4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phetamine or psychostimulant dependenc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8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4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phetamine or psychostimulant dependenc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64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4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phetamine or psychostimulant dependen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8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5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lucinogen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68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5.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SD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237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5.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sergic acid diethylamide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35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5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lucinogen dependenc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08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5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lucinogen dependenc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4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5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lucinogen dependenc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57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5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lucinogen dependenc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15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5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lucinogen dependen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0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6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ue sniffing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7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6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ue sniffing dependenc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37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6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ue sniffing dependenc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77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6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ue sniffing dependenc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6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ue sniffing dependenc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8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6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ue sniffing dependen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19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7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rug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50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7.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sinthe addic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67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7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rug dependence, unspecified- ISN'T THIS NON SPEconfidence intervalF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99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7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rug dependenc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56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7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rug dependenc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6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7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rug dependenc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7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rug dependen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0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8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opioid with other drug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9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8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opioid with other drug dependenc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6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8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opioid with other drug dependenc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7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8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opioid with other drug dependenc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5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8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opioid with other drug dependenc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73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8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opioid with other drug dependen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0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9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drug dependence, excluding opioid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26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9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drug dependence, excluding opioid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67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9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drug dependence, excluding opioid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71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9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drug dependence, excluding opioid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9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9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drug dependence, excluding opioid,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34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9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bined drug dependence, excluding opioid,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8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A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cstasy type drug dependenc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44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4z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 dependen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4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buse of drug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14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2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annabis abus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98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2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annabis abus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44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2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annabis abus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07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2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annabis abus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52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2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annabis abus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3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hallucinogen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4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3.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ad trip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7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3.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SD reac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06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3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hallucinogen abus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95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3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hallucinogen abus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595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3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hallucinogen abus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46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3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hallucinogen abus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13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3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hallucinogen abus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83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5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pioid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3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5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pioid abus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3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5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pioid abus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8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5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pioid abus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95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5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pioid abus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50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5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pioid abus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6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6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ocaine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3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6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ocaine abus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89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6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ocaine abus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90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6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ocaine abus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3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6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ocaine abus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3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6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cocaine abus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4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7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mphetamine or other psychostimulant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75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7.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stimulant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3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7.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imulant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5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7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mphetamine/psychostimulant abus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84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7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mphetamine/psychostimulant abus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22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7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mphetamine or psychostimulant abus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7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7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mphetamine/psychostimulant abus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3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7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amphetamine or psychostimulant abus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00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9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mixed drug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3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9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mixed drug abus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88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9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mixed drug abus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95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9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mixed drug abus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84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9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mixed drug abus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3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9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mixed drug abus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y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ther drug ab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07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y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ther drug abuse, unspecifie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8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y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ther drug abuse, continuou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98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y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ther drug abuse, episodic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84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y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ther drug abuse in remis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1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y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dependent other drug abus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8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5z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suse of drug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3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1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ioural disorders due to use of opioid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5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1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&amp; behav dis due to use opioids: acute intox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4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1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opioids: dependence syndr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96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15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&amp; behav dis due to use opioids: psychotic disorder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5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17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 &amp; beh dis due opioids: resid &amp; late-onset psychot di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73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1y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 &amp; behav dis due to use opioids: oth men &amp; behav di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0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1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 &amp; behav dis due use opioids: unsp ment &amp; behav di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5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ioural disorders due to use cannabinoid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738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&amp; behav dis due cannabinoids: acute intox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34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cannabinoids: harmful 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0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cannabinoids: dependence syn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6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cannabinoids: withdrawal stat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42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5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&amp; behav dis due to cannabinoids: psychotic disordr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5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6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cannabinoids: amnesic sy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57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7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nt/bh dis due cannabinds: resid &amp; late-onset psychot di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0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y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/behav dis due to use cannabinoids: oth men/behav dis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98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2z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/behav dis due use cannabinoids: unsp ment/behav disd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5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4.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ioural disorders due to use of cocain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6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4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&amp; behav dis due to use cocaine: acute intox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73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4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of cocaine: harmful us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30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42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cocaine: dependence syndr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53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4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and behav dis due to use cocaine: withdrawal stat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6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45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&amp; behav dis due to use cocaine: psychotic disorder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59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47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 &amp; beh dis due cocaine: resid &amp; late-onset psychot di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74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150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nt/beh dis due oth stim inc caffein: acute intoxication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rFonts w:eastAsia="Calibri"/>
          <w:b/>
          <w:bCs/>
          <w:i/>
          <w:kern w:val="36"/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76" w:name="_Toc444498646"/>
      <w:bookmarkStart w:id="77" w:name="_Toc452473146"/>
      <w:bookmarkStart w:id="78" w:name="_Toc452473620"/>
      <w:bookmarkStart w:id="79" w:name="_Toc455578176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Eating disorder (ICD-10 F50)</w:t>
      </w:r>
      <w:bookmarkEnd w:id="76"/>
      <w:bookmarkEnd w:id="77"/>
      <w:bookmarkEnd w:id="78"/>
      <w:bookmarkEnd w:id="79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Prevalence of eating disorders was rare in the CPRD (e.g. ≤1% prevalence) and therefore was included in the other mental disorders category.</w:t>
      </w:r>
    </w:p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80" w:name="_Toc444498705"/>
      <w:bookmarkStart w:id="81" w:name="_Toc452473683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9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Eating disorder code list</w:t>
      </w:r>
      <w:bookmarkEnd w:id="80"/>
      <w:bookmarkEnd w:id="81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0"/>
        <w:gridCol w:w="1520"/>
        <w:gridCol w:w="5974"/>
      </w:tblGrid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2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7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anorexia nervosa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1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TN.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eating disorders clinic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88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Nk9.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en in eating disorder clinic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1.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orexia nervosa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4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5.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nd unspecified non-organic eating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44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50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non-organic eating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7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51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limia (non-organic overeating)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0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5111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pulsive eating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23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5y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non-organic eating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9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5z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eating disorder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.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Eating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57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0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norexia nervosa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2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1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typical anorexia nervosa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8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2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ulimia nervosa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8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211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ulimia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6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3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typical bulimia nervosa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38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4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eating associated with other psychological disturbnc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3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411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sychogenic overeating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62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5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Vomiting associated with other psychological disturbance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9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y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eating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5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y11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ica in adult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94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50z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Eating disorder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036011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D]Bulimia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0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4B5.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ating disorder counselling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51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C2CD00</w:t>
            </w:r>
          </w:p>
        </w:tc>
        <w:tc>
          <w:tcPr>
            <w:tcW w:w="597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etary advice for eating disorder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82" w:name="_Toc444498647"/>
      <w:bookmarkStart w:id="83" w:name="_Toc452473147"/>
      <w:bookmarkStart w:id="84" w:name="_Toc452473621"/>
      <w:bookmarkStart w:id="85" w:name="_Toc455578177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Learning disorder (ICD-10 F70-79, F81.0-81.9)</w:t>
      </w:r>
      <w:bookmarkEnd w:id="82"/>
      <w:bookmarkEnd w:id="83"/>
      <w:bookmarkEnd w:id="84"/>
      <w:bookmarkEnd w:id="85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Prevalence of learning disorders was rare in the CPRD (e.g. ≤1% prevalence) and therefore was included in the other mental disorders category.</w:t>
      </w:r>
    </w:p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86" w:name="_Toc444498706"/>
      <w:bookmarkStart w:id="87" w:name="_Toc452473684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0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Learning disorder code list</w:t>
      </w:r>
      <w:bookmarkEnd w:id="86"/>
      <w:bookmarkEnd w:id="87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96"/>
        <w:gridCol w:w="1496"/>
        <w:gridCol w:w="6024"/>
      </w:tblGrid>
      <w:tr w:rsidR="00BB016D" w:rsidRPr="00BF4B08" w:rsidTr="00DF5B2D">
        <w:trPr>
          <w:trHeight w:val="300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23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7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d not attend learning disabilities annual health check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1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mA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y annual health check invita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4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ies health action plan review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4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0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ies health action plan declin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27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7CD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performance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64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17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ofound learning disabi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7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7CD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fficultie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3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4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ies health action plan complet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7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mA2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y annual health check invtation 3rd letter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7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mA2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y annual health check invtation 2nd letter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4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ies administration statu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F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c learning difficult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5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5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ies annual health assessment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51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3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ies health assessment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77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16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ld learning disabi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9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7CD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observation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66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g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charge from learning disability team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6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40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roblems with learning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89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DB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y health examina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40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N0y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en in learning disabilities clinic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76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e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n learning disability register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9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ies health action plan offer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72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7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d not attend learning disabilities annual health assessmnt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4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mA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y annual health check telephone invita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85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1z12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Learning disorder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7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1z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Learning disability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4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mA0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y annual health check verbal invita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3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S34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73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6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ies annual health assessment declin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1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HP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learning disability team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8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L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ception reporting: learning disability quality indicators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68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4f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learning disabilities psychiatrist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6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18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pecific learning disabi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29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15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vere learning disabi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7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mA2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y annual health check invtation 1st letter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6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HB6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ies annual health check declin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Z4E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fficultie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0611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7CD2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D - Learning difficultie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34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1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oderate learning disabi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18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Ce6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ferred place of care - learning disability unit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4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mA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rning disability annual health check letter invit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8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7CBB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elow average intellect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86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7CBE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ellectual functioning disabi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9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L5B5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psychiatrist for mental handicap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5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623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Educational handicap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40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LD2f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charge by psychiatrist for mental handicap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58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L1B5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der care of psychiatrist for mental handicap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0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79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Screening for mental developmental handicap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64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ntal handicap problem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0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9Z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ntal/dev.handicap scree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65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RH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unctional communicat assessm physically handicap childre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2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LE9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charge from mental handicap psychiatry servic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5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L9D5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en by psychiatrist for mental handicap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47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1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od mental retardation without mention impairment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7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3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8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z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ecified 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6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3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ofound 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50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0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ld mental retard with statement no or min impairm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8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ld mental retardation, IQ in range 50-70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8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z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 mental retard with statement no or min impairm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60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active disorder assoc mental retard/stereotype movt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00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y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 mental retard with statement no or min impairm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2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yy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mental retardation, other impairments of behaviou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7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31z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mental retardat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40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1y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od retard oth behav impai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2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oderate 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64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Ba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ought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19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y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8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zy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ecified mental retardatn, other impairments of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6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034y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D]Glob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6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3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ntal retardation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0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1013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pecific reading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4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vere 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60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0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ld mental retardation without mention impairment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56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2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v mental retardation without mention impairment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91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1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od mental retard with statement no or min impairm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27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y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mental retardation without mention impairment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4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2y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vere mental retardation, other impairments of behaviou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75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2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v mental retard sig impairment behav req attent/treatmt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310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erate mental retardation, IQ in range 35-49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82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S32.12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ecific reading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94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2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v mental retard with statement no or min impairm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90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11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pecific spelling retardation without reading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6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3..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4174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84112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retardation with autistic feature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88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1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od mental retard sig impairment behav req attent/treatmt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27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3y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ofound mental retardation, other impairments of behav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2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31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vere mental retardation, IQ in range 20-34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9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3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4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y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 mental retard sig impairment behav req attent/treatmt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3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312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found mental retardation with IQ less than 20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4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0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ld 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6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3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fnd mental retardation without mention impairment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96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ntal retard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41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0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ld mental retard sig impairment behav req attent/treatmt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2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zz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 mental retardation without mention impairment behav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1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0y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ld mental retardation, other impairments of behaviour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78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z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 mentl retard sig impairment behav req attent/treatmt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10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731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ofound ment retard sig impairmnt behav req attent/treat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9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JB0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ed Downs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wn's syndrome - trisomy 21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5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0z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wn's syndrome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30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02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tial trisomy 21 in Down's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5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93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ader - Willi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28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0.12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ader-Willi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6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0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ader-Willi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7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53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dividual with autosomal fragile sit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27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7C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rier of fragile X gene muta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603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yy4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ragile X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180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y0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ragile X associated tremor ataxia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yy2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ragile X chromos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4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6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urge-Weber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7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uberous scler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61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z7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gelman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06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z5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gelman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059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z7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gelman's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8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4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illiam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72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0.13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onan's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6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80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onan's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41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Ky60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rnelia de Lange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95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3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ri-du-chat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1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2z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dward's syndrome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16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22.11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tial trisomy 18 in Edward's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42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J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dward's syndrome - trisomy 18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8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301.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enylketonur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61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C2C6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etary advice for phenylketonur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237</w:t>
            </w:r>
          </w:p>
        </w:tc>
        <w:tc>
          <w:tcPr>
            <w:tcW w:w="1496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JT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spected phenylketonuria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88" w:name="_Toc444498648"/>
      <w:bookmarkStart w:id="89" w:name="_Toc452473148"/>
      <w:bookmarkStart w:id="90" w:name="_Toc452473622"/>
      <w:bookmarkStart w:id="91" w:name="_Ref441572016"/>
      <w:bookmarkStart w:id="92" w:name="_Toc455578178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Major chronic illness (Charlson Index)</w:t>
      </w:r>
      <w:bookmarkEnd w:id="88"/>
      <w:bookmarkEnd w:id="89"/>
      <w:bookmarkEnd w:id="90"/>
      <w:bookmarkEnd w:id="92"/>
      <w:r w:rsidRPr="00BF4B08">
        <w:rPr>
          <w:rFonts w:eastAsia="Times New Roman"/>
          <w:b/>
          <w:bCs/>
          <w:kern w:val="36"/>
          <w:szCs w:val="20"/>
          <w:lang w:val="en-US"/>
        </w:rPr>
        <w:t xml:space="preserve"> </w:t>
      </w:r>
      <w:bookmarkEnd w:id="91"/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93" w:name="_Toc444498707"/>
      <w:bookmarkStart w:id="94" w:name="_Toc452473685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1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Major chronic illness code list</w:t>
      </w:r>
      <w:bookmarkEnd w:id="93"/>
      <w:bookmarkEnd w:id="94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60"/>
        <w:gridCol w:w="6044"/>
        <w:gridCol w:w="1094"/>
      </w:tblGrid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6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complicated presenile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est infection - unspecified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2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4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cerebrovascular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7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edulla oblongat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9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C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3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C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insic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8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othelioma of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4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UL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4E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gallbladder/extrahepatic bile duct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ojejunal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ub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6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c reticuloendotheli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4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1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quelae/other  unspecified cerebrovascular diseas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8W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6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treated Type II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J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0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2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iabetes mellitus with ren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4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5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diac failure therap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B2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7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buccal sulc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9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- cooperative pati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AK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disturbing slee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N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left eye preproliferative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BBS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-outer quadrant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erosmolar non-ketotic state in type 2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K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4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senile dement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-inner quadrant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5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ntral part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7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MA, NON HODGKI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9C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ain stem stroke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precerebral artery occlu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3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4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asal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2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drenal medul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D]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05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9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cal membranoproliferative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8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VARIAN TUMOU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0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5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PURUL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6 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9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V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8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OV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81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undus of corpus uter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umatic subdural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62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0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2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MPHYSEMA PULMON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7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2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6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2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nutrition-related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A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yelonephritis without medullary nec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10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 care plan discussed with pati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CL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0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ture of ulcer of stomach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J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cancer of the vulv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4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scending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0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abdom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9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meninges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A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on insulin and oral treatm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AV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sthmat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epatic flexure of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descending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forated chronic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2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rpus uteri, excluding isthm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0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MARGI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49M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1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ASTIC HEMI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 S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8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nephritic syn diffuse crescentic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A3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membranous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9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yu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verlapping lesion of corpus uter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0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rapidly progressive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gakary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3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axillary fol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-dependent diabetes mellitus with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6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nasal cavities, middle ear and accessory sinus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2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ltilobular portal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8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crimal sa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granul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lymphocytic-histiocytic predominan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imary degen dementia, Alzheimer's type, presenile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0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7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esenile dementia,Alzheimer's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ophthalmic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2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foo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2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A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6A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orenal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2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6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mono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A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5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uman immunodeficiency virus with secondary infe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0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72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72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rianal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lower limb or hip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8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trunk, excluding scrotum,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6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ue histiocytic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x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3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</w:t>
            </w:r>
            <w:proofErr w:type="gramStart"/>
            <w:r w:rsidRPr="00BF4B08">
              <w:rPr>
                <w:szCs w:val="20"/>
                <w:lang w:val="en-US"/>
              </w:rPr>
              <w:t>]2ndry</w:t>
            </w:r>
            <w:proofErr w:type="gramEnd"/>
            <w:r w:rsidRPr="00BF4B08">
              <w:rPr>
                <w:szCs w:val="20"/>
                <w:lang w:val="en-US"/>
              </w:rPr>
              <w:t xml:space="preserve"> malignant neoplasm/oth?? parts/nervous sy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5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LASMACY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 P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9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out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A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8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uman immunodeficiency virus with secondary cancer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3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lymphoid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2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bliterative bronchiolitis due to chemical fum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6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ronchus or lung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6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llicular non-Hodgkin's small cleaved cell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1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 POSITIVE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 151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9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 NEGATIVE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 151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9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QUAMOUS CELL CARconfidence intervalNOMA FRONTAL &amp; ETHMO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8C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upper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6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1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rametri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4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otic syndrome in systemic lupus erythematos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1x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neurologic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0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EXTRAHEPATIC BILE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1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7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 annual review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2W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1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night-time sympto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YP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5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pen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1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endocrine gland or related structur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3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THROA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 C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0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hypoglycaem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D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8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lans pen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tterer-Siwe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3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subment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5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llicular non-Hodgkin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7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cosa-associated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0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multiple infec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2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p, exter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ketoaci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M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9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PANCRE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7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0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NCREAS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7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260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persisten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L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4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oral aspe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2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acerebral haemorrhage, intraventricul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1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other specified skin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9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of superficial parotid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ther specified sit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5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non-Hodgkin's centroblastic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D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ildhood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0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y fever with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0.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len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0.1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5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INUS (ACCESSORY RES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7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ear and external auricular canal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7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p, vermilion bord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1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-pluriglandular involvement,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ther 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5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ntrathoracic sit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5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ren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female genital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5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zary's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mesothelial and soft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7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c reticuloendothelios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pen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7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3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 unspecified, mucos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7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7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overlap lesion periph nerve &amp; auton 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4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5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seminated malignancy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1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without bleeding in diseases 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9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ypothalam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9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vesicular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7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yellow atrop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0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5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TID GLAND ADE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2A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cheobronch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9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renulum lingua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cute 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4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oke monitori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2M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1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3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quoiosis (red-cedar asthma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y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2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renal cortical nec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2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ther urinary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brain and spinal cor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2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ECTA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8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2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maturity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9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00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eneralised ischaemic cerebrovascular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7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2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9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cosis fungoides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2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ferior mesenteric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9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litor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3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adult onset,  neurological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6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7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bia majo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9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iddle lobe of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6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inferoposterior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ral myocardial infarctio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n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6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bra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ic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1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4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OMERULONEPHRITIS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3 G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9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ng disease with polymyos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57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al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8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6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grene of h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2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0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0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h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B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unspecified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4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entral tongue surfac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2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7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GESTIVE HEART FAILURE COMPENS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0C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9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of rec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1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tal 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1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2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lower limb and h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iabetes mellitus with other spec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y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2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mono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B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verlapping lesion of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itis and nephropathy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complicated arteriosclerotic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6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neurologic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2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mon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6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6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CHEA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6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TRACH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1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0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 and reticul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9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GASTRIC PERFOR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other specified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61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ketoacidot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N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1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 cell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9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connective and soft tissue upper limb/shoul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8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ASTASIS BRON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3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5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severely restricts exerci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########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0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orio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4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of thora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odenal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2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TONSI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9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acral verteb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6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9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candidia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6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male genital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4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ojeju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CAEC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0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1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piglottis, free b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2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F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juvenile type, with hyperosmolar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8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GESTIVE 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1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VF (LEFT VENTRICULAR FAILURE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7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IVER PRIM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A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 neop of respiratory and digestive syste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onsillar foss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6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SUB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6 B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9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aposi's sarcoma of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z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3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 of lymph nodes of inguinal region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1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5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FIBROSIS SECOND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9 B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0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ojejunal ulcer (GJU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1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2/3 of tongue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leukaemia of unspecified cell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ubarachnoid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yu6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leeding acute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0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pleu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7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NOMA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iddle lobe, bronchus or lung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4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a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5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 neop of gastrointestinal t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0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1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015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7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large intest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01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7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rec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017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0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016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9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01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94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018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5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ITIS CHRONIC AGGRESSIV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070 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3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C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3A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E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3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neuropathic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H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8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, lymphocytic-histiocytic predominanc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7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DUODENAL RECURRAN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29B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5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fore-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6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0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onsillar foss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5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ski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DDM-Insulin 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ctive hepat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0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3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ternal ilia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2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inal meninge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3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0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lymph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3B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F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3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4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H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4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ent diabetes mellitus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6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1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ITIS CHRONIC ACTIV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30C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rrhosis and chronic live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3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lan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2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IV disease resulting in other specified condi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yuC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8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ASAL CELL PAPILL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9B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0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 NONARTICUL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79F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0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0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NINGIOMA BRAIN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9M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2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ic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3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kne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4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ube graft abdominal Aortic aneurysm (emergency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A134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melanoma of skin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4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rkitt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kin of ear and external auricular ca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1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quelae of intracerebral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8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g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3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rcise induced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A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bstructive chron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ver and intrahepatic bile duct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6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mple chron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0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54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post mediast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duodenal ulcer without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4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/unspcf infectiou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X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6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peri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great to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4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NINGIOMA SPINAL CORD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odenal ero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4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/overlap lesion/bone??? cartil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W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duode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2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ear and external auricular ca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6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scalp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9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oof of mou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upper limb and shoul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0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external auditory mea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5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sothelioma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ant mediast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5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axilla and upper limb L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7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doscopic injection haemostasis of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D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5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ITHELIOMA BASAL CE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9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1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9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KIN NEOPLASM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2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causes daytime symptoms 1 to 2 times per mon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t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quired immune deficiency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stabilis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A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5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1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renal failure due to urinary obstru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4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6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hee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ified malignant neoplasm of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B-cell non-Hodgkin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W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7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 reslt/oth mal neopl/lymph</w:t>
            </w:r>
            <w:proofErr w:type="gramStart"/>
            <w:r w:rsidRPr="00BF4B08">
              <w:rPr>
                <w:szCs w:val="20"/>
                <w:lang w:val="en-US"/>
              </w:rPr>
              <w:t>,h'matopoetc</w:t>
            </w:r>
            <w:proofErr w:type="gramEnd"/>
            <w:r w:rsidRPr="00BF4B08">
              <w:rPr>
                <w:szCs w:val="20"/>
                <w:lang w:val="en-US"/>
              </w:rPr>
              <w:t>? tissu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X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4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p, inner aspe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2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iabetes mellitus with neurological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6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0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ernephr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5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nodular sclerosis of intrathorac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9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fraclavicular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5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5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K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ongue, tip and lateral b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0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NOS with ketoacidot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52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GET'S DISEASE SCRO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5C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NOS with ketoaci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1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 of lymph node inguinal region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and ill defined sit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2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ropositive rheumatoid arthritis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yu1G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ym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7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INSIC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H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shroom workers'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5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aposi's sarcoma of pal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z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5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ntrahepatic biliary passag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daytime sympto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q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atus asthmaticu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z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5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 RIGHT-SID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0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1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GESTIVE CARDIAC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9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GESTIVE HEART FAILURE DECOMPENS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0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mall intestine and duode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5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female genital organ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7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cerebral arterial occlu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3B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G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9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SIGMOID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3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aginal vaul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4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OTHELIOMA ABDOM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0M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3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turity onset diabetes in youth type 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C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8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entral surface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0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- currently dorm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h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treated Type 2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J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5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VER confidence interval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9H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3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adult,  peripheral circulatory dis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2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ndocervical ca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monitor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OJA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7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9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ren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0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6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cosis fungoides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positive errosive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9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GET'S DISEAS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 P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9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astric ulcer without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ec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0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lergic alveolitis and pneumon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z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4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GENITAL TRACT FEMA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4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ojejunal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8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wri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72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overlapping lesion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ongue, junctional z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3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5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fing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1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5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grene of to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munoproliferative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zz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3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peripheral circulatory dis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1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operation on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J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8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RECURR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1C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obe of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0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cosis fungoides of lymph nodes of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1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1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restricts exerci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e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5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KIDNE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5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KIDNE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oft tissue of 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5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ILM'S TUMOU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W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1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KIDNE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3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astric ulcer with obstru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stiocytosis X (acute, progressive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5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diffuse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y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4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ipple and areola of 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5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lo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senile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5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junctional region of epiglot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6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ndescended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7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lomus jugula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rain ste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7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7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ecified site of pancrea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7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eart, thymus and mediastin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st-infective bronchiecta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wheezy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2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2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rachea, bronchus and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wall of urinary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9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 D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4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BREAST ULCE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 D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peripheral 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third of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1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ewert type I adeno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9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NT 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0A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6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ojejunal ulcer with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8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paired renal fun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6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6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ctopic pancreatic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7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 GUGLIELMO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2D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1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sacral tera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6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7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third of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7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connective and soft tissue head, face, nec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4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GRENE FOO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9F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1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rinary bladd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7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1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CRONODULAR confidence interval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9M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treated Type 2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J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shoul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ortic aneurysm without mention of ruptur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minoma of undescended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0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erate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V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0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left eye stable treated prolif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BBl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8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poatrophic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M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3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drenal corte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4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right eye background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BBP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6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UTERUS CORP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5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B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6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sterior third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5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LERODER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4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LERODERMA GENERALIZ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0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rkitt's lymphoma of lymph nodes of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7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BLASTOMA DISSEMIN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0N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7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hypoglycaem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E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rnu of corpus uter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z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5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C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4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5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4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J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6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5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L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terior cerebral artery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ryn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8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sterior wall of stomach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6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 lesion of resp &amp; intrathor org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d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5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4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om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central nervous system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A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9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GENITAL TRACT MA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7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8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llergic alveol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79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ARMERS'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61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7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v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4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N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0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ba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ilus of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 following inju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6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3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asolacrimal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al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l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7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upper limb and shoul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other 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2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calp and skin of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 confirm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O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4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4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GRENE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G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peripheral angi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F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urinary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autosomal dominant type 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D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9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ent diabetes mellitus with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G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4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ch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1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ght hemi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9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ILL- SYMMER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0B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9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nutrition-related diabetes mellitus with ketoaci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A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3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deno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aposi's sarcoma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zX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0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kin other and unspec part of fac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macul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2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jeju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ibs, sternum and clavic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rpus uteri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0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ng disease due to external agent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5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ripheral nerves of head, face &amp;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trocaecal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non-Hodgkin's lymphoblastic (diffuse)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vanced diabetic macul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2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9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amyotrop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6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7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6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6.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8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duodenal ulcer with haemorrhage and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0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/overlapping les/resp????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2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 of sple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6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otic syndrome???????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bone and articular cartil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5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kidne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5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kidne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5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3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8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otherwise 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5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shoul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6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6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2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run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s of lymphoid and histiocytic tissu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3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c reticuloendotheli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ast cell tumour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7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ketoacidot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P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ronary thromb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accid hemi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7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ripheral nerve,upp limb,incl shoul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oxic liver disease with fibrosis and cirrhosis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35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 malignant neoplasm/skin of oth??? parts of 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mixed cellularity of intrathorac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5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0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of faci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Pneumocystis carinii pneumon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7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lee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z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p, lipstick ar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9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8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ARGE BOWEL NONRECT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8A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2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 diabetes mellitus with 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E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4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confidence intervalNOUS CYSTADENOCARconfidence intervalNOMA OV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0M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3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ADE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9L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3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table insulin 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4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5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ther specified sit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as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4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UMOUR TESTIS SERTOLI CE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A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allecu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EROSMOLAR DIABETIC ST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N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0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TABLE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itis -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18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opathy -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Vascular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9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mucos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persistent microalbum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M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2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2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obstructive pulmonary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2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ccessory sinu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8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histiocytos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0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mixed cellularity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9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BRON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1A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5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auditory tube, middle ear, mastoid air cell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0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junction of hard and soft pal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SITIONAL CELL CARconfidence intervalNOMA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 T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other and unspecified female genital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2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Lewy body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7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NINGEAL HAEMORRHAGE TRAUMA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20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7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EMORRHAGE SUBARACHNOID TRAUMA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2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0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GRANUL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 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pheral T-cell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x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8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hest wall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D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ther 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3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vulv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8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EPISOD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E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4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PEPTIC PERFOR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4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ewert type II adeno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romb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2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1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external ilia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2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9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ripheral nerve of pelv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4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6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anterior cervical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6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6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thmoid si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2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other site of heart, thymus and mediasti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kin of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2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alam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0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5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24F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5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OCARDI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24F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rophic (senile)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ease with early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43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NOS with unspecified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z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EXERconfidence intervalSE INDUC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E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reteric orifi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9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5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vical stum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tuitary snuff-takers'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y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3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sed traumatic subarachnoid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6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1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MBRANOPROLIFERATIVE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3 M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1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ANGIOCAPILLARY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3 M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OPATHY MEMBRANO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3 M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7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7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IV disease resulting in other non-Hodgkin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yuC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4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bestos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3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mono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A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2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oblastoma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3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mono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y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rbital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2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ippocamp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lica pneumoconios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 from posterior communicating ar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4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ic ulcer with haemorrhage and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1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6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uret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5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ard pal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5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fidence intervalRRHOSIS ALCOHOL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0C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5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ternally inherited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S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 unspecified, inner aspe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7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umer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4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auditory tube, middle ear and mastoid air cell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9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EAR INN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1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0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grene of thum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2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1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STIS ADENOCARconfidence intervalNOMA INFANC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B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6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ecified parts of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9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-existing diabetes mellitus, insulin-depend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180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GALL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anterolater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3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VOCAL CORD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causes night symptoms 1 to 2 times per mon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r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7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ure sensory lacunar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7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0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asal gangl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863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TID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2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6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0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5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PREPYLOR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9P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0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PEPTIC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9P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6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MENTIA AGGRESSIV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9 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5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ites of pancre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6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THIG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D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8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yp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rietal lob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ltiple gastric ulcer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z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0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astrojeju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verlapping lesion of tonsi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2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hypoglycaem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D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trinsic (atopic)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3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in cirrhosis of the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carcinoma of other 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3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ctum, rectosigmoid junction and a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urinary org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lcoholic hepat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6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lossoepiglottic fol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6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ERTENSION CONGESTIVE 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2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 mell with peripheral angi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G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ody of uter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2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INCREASED ACTIVIT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3C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enitourinary organ 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8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rigone of urinary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rythraemia and erythro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of pelv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6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MIPLEGIA WITH HYPERTEN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80H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vere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V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sient cerebral isch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erylli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3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5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ymus, heart and mediasti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5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LIVARY GLAND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29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3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SALIVARY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2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ones of skull and 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lvic bones, sacrum and coccy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5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NEOPLASTIC DEPOSITS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7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5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NEOPLASTIC DEPOSITS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ecified sit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803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YMOMA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2A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5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7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digestive organs and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3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 malig neop lymphoid/histiocytic of intrathoracic nod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z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9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kne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annual review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AS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9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, lymphocytic-histiocytic pred inguinal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3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8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0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Waldeyer's ri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z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9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sthmus of uterine bod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hepat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rontal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st cell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ptic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liary cirrhos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6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4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aucial tonsi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6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2 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1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istiocytic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..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bullous emphyse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2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condary malignant neoplasm of other 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4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0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cute myocardial infarctio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8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llicular non-Hodg mixed sml cleavd &amp; lge cell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3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oof of nas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2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ube graft of Abdominal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A144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nas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9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ther site nasal cavity, middle ear and sinus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3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h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6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R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8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cancer of the cervi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2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5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ersistent hepat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3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YMYALGIA RHEUMATIC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79P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mple chronic bronch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other and unspecified cranial nerv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A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0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mono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B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1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sterior wall of or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iant bullous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neurologic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2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overlap lesion/other?defin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7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EMORRHAGE INTRACEREBR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9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MONOCY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6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9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NOCYTIC LEUKAEMIA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6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849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NCOAST TUMOU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1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9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1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NG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1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chron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ic ulcer with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myel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ent diabetes mellitus with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3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nis, part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8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2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of respiratory tract and intrathoracic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..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8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ess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6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 of uterine bod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trapelv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7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eptic ulcer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0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9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LERODERMA ACROSCLERO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0B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7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ROSCL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0B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6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/bones??? cartilage/limb,unspf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3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 gastric ulcer; unspec haemorrhage and/or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y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popliteal fossa ar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7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road ligam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4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7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eosinophil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3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1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popliteal fossa ar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6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NOSE INTER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2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BLASTOSIS WITH REFRACTORY AN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0R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1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6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6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eptic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3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mall intestin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7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7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7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cro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6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peritoneum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c reticuloend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7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lymphocytic depletion of sple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6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paratrache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3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MYELOBLASTIC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0M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8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MYELOMONOCYTIC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0M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1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ov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41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uterine bod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417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3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BSTRUCTIVE LUNG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9C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8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416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17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EMANGIOENDOTHELIAL SARCOMA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B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9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LIVER PRIM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B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6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butto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1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KELET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9AK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6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asopharyn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9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Y graft of abdominal Aortic aneurysm (emergency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A112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myocardial infarctio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0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p, frenul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2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ATUS ASTHMATIC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5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ympanic cavit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0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sothelioma of other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0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SCL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9 C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8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DUODENUM PERFOR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2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nodular sclerosis of lymph nodes of axilla and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4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1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TUM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1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3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REC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1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3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4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lipstick ar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9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out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O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8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3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OVASCULAR DISEASE WITH HYPERTENSIO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8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2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enitourinary org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9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ocol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om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5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AL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B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4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FREQUENCY ON EXERconfidence intervalSE ONL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BI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7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FREQUENCY REGULARL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B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4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ult T-cell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o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yroid cartil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AE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1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limits walking up hills or stair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w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causes daytime symptoms 1 to 2 times per wee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u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8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8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5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ARGE INTEST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8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8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SECTION AORT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0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4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connective  soft tissue,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ite of nas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pector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5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7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trathoracic L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eyelid including cant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3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heek mucos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othelioma of pleu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3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77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tromolar ar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6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iabetes mellitus with ketoaci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1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 of lymph nodes of axilla and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5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vu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ilmeyer - Schone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1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atta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z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5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yneuropathy in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7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9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guinal and lower limb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2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repylorus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6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nutrition-related diabetes mellitus with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A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aeochromocy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 negative poly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y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6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ple bark strippers'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5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prost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0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NOS with peripheral circulatory dis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7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duodenal ulcer with obstru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NOS with ophthalmic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7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confidence intervalSION BRONCHIECTA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3441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mary carcinoma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cosis fungoides of lymph nodes of inguinal region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1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inferolater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4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3A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D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1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3B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F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4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histiocytosis of lymph nodes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4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H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9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8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kin of hip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2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dwarfi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8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y16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3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ODENAL ULCER BLEEDI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9D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ver and intrahepatic bile duc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2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thora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4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nephritis with lesions of necrotising glomerul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4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AHLER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 K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1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ecified parts of peritone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rontal lob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3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5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upraclavicular foss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0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3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3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orid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2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ret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acromioclavicular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47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quelae of subarachnoid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8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1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esorec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dural haemorrhag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8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8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8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 as a complication of ca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11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3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itis unsp????? glomerulonephritis lesio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trunk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7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hypoglycaem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D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aposi's sarcoma of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z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trinsic asthma without status asthmatic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0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TERI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4 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5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cerebral artery occlusio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4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GRANULOCY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2G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6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ortic bod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4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lvic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y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4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RYTHRAEMIA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2A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copurulent chronic bronch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2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yu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teral wall of or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1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 with parano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2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COMA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H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9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OGLYCAEMIC COMA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H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rinephric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 node metastas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6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l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ptic ulcer of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0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8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anterosept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1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duodenal ulcer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1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2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7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0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 NOS of lymph nodes inguinal region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z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2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 neop other intrathoracic org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CAEC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0C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1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5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K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1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DIGESTIVE ORG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 C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9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UMOUR MIXED PAROT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2M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onsi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7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sacro-iliac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9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pecified peripheral vascular diseas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yu7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87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and unspecified site 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D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thyro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y15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0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ticulosarcoma of sple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0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4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DIAC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1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6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 LEFT-SID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1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3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confirm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O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4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ibu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6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IGMO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3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7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ASTASIS GENER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0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6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TIC DISEASE DISSEMIN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6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3B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G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9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 of uterine adnex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4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5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INTEST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9A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, sit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upper limb or should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6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7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AND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B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us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yometrium of corpus uter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mi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para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35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1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EXERconfidence intervalSE INCLUD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4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NDROME HEPATORE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3 H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2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4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WING'S TUMOU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3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ONDR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9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2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OSTEOGE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9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5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s/independent (primary)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E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3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wall of stomach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itis, nephrosis and nephrotic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GALL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5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1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-dependent diabetes mellitus with ren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9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odenal ulce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hepat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 proliferative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20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xacerbation of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2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GESTIVE CARDIOMY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 C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munoproliferative neoplasm or myel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peri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274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diac portal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5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ellar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3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, lymphocytic-histiocytic pred intrapelvic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3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1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, oral aspe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7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id and histiocytic malignancy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z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5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7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4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7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7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forms of systemic lupus erythematos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yu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condary malignant neoplasm/oth? respiratory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2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G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omach ulcer oper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J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reth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ln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4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9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 NOS of lymph nodes of axilla and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z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7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sto-vertebral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3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2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deep ingu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9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ymyositis ossific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31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9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granuloma of lymph nodes of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reticul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x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 with depres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shoul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6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0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without specification of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5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BREAST INDUR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 confidence interva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tergent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7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6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ranial nerv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1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obe, bronchus or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portion of floor of mou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1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eminal vesic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7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esophagu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non-Hodgkin's immunoblastic (diffuse)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proliferative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y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7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non-Hodgkin's lymphoma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X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5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GOIT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 A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bronchus or lung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lymphoid interstitial pneumon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1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ptic nerv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1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mono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B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and ill-defin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6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 malig neop lymphoid/histiocytic nodes inguinal/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z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87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ac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1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RYTHRO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2E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bstructive chronic bronch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9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2E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other and unspecified parts of 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1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ltiple myeloma and immunoproliferative neoplas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4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ubglot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6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trunk (excluding scrotum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skin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6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treated non-insulin 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J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treated Type II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J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4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submandibular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1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non-Hodgkin's large cell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A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4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duodenal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teral wall of nas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2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 of 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5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1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ASTASIS CEREBR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83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4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0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loor of mou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6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part of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insic asthma with asthma atta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1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c reticuloendotheliosis of un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catarrhal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9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DULAR RENAL 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N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frenul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4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B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cheek, exter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scal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4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5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FIBROMATOSIS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4N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acranial haemorrhag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and unspecified cirrhosis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yu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2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ma stage II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M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5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BLAST CE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0B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eak hear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z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diac failur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z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4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5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L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5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other endocrine glands and related structur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diac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4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STATE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3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PROST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036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4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4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J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7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quamocolumnar junction of cervi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4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mary angiosarcoma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vix uter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9 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0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rain 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2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pecified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yu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subend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4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cLeod's unilateral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6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ease with late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vacuation of intracerebral haematoma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0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9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kidney parenchy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2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5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ebral ventricl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1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raurethral gland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D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senile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mary malignant neoplasm of liv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myelomon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9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1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E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rtal cirrhosis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ermittent claud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z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7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8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in bron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-onset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z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ETARY CONTROL 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D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5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henoid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3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 duodenal ulcer; unspec haemorrhage and/or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y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verlapping lesion of vulv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8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dgerigar-fanciers'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rtal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9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dular lymphoma of lymph nodes of inguinal region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0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4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DIARRHO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D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D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5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reat vessel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l, overlap lesion brain &amp; other part of C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W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3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pheral vascular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98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raniopharyngeal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9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paired renal function disord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9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grene of fing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lergic alveolitis and pneumon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4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nd unspecified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6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osteodystrop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neurological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3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ophthalmic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1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7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ophthalmic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lot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, upper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5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astric ulcer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0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cervix uter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 of female breas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lymph node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astic para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4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8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D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3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sclerosis with myeloid metaplas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y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6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peptic ulcer with obstru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y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descended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5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PUS ERYTHEMATOSUS SYSTEM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1A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2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ren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myeloid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6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SCRO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5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0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3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ebral corte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4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5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C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8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C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7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adult onset,  unspecified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z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H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jor salivary gland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9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tissue of orbi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5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llergic alveol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3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id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rteriosclerotic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best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1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epiglot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ther/ill-defined sites resp/intrathoracic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Non-Hodgkin's lymph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F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0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RYTHRAEMIA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 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are of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T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005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diac orifice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1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ones of skull and fac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9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lobus pallid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3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 of intrathorac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latoglossal ar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VA - cerebrovascular accid due to intracerebral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oke due to intracerebral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6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H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8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 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1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LYSIS HEMI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 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2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3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butto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0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cclusion and stenosis of other cerebral arteri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yu6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1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STEODYSTROPHY URAEM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0A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ren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ortic aneurys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3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ojejunal ulcer with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biliary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6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9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rn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horo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8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eyeball excl conjunctiva, cornea, retina, choro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7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PUS ERYTHEMATOSUS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1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6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SYSTEMIC LUPUS ERYTHEMATOS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1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eptic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3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posterior margin nasal septum and choana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1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ank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9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ent d m with neuropathic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H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5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nlobular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6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-existing diabetes mellitus, non-insulin-depend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180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5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STIOCYTIC MEDULLARY RETICUL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9 H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3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eptic ulcer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1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thmoid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ddle cerebral artery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ptic ulcer sympto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6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, unspecified, exter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z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wall of nasopharyn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upper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6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eyel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5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GASTROINTESTINAL TRA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9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OINTESTINAL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4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ITHELIOMA CHORION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C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90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ryng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z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harynx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z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3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l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2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- accessory si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2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-dependent diabetes mellitus with neuro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6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IGODENDROGLI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9D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0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D]Widespread diabetic foot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05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2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persistent microalbum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L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xil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A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4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ervous syste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zygomatic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4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hepat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plasma cell neoplasm, extramedullary plasmacy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7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MA MULTIP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4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3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YCYTH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FIB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6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circumflex iliac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5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sarcoma of lymph nodes of axilla and upper lim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2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 A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ft hemi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2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quired human immunodeficiency virus infection syndrom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3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ic ulcer without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9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chronic 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yu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gro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7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mon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7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5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s otherwise 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6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 unspecified, buccal aspe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5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EY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9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rtal fibrosis without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y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3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FING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C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3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HOUL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C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8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C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 and unspecif peripheral &amp; cutaneous T-cell lymphom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xX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7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ic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aud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z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umbar verteb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bronch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nal calyc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2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bones??? cartilage/limb,unspf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06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repuce (foreskin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6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st cell malignancy of lymph nodes inguinal region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6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7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ody of pen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8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uptured thoracic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1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4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paragranuloma of lymph nodes of head, face,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3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malignant neoplasm of lymphoid and histiocytic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7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cute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8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8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5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THYRO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3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YROID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 of intrathorac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terus, part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lower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3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ecified B-cell non-Hodgkin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E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UTER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0AU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5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OV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0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unica vaginal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7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p, inner aspec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8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ody of pancre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2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ABDOMYOSARCOMA URINARY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 R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ertebral colum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1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nodular scl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3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digestive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ymptomatic human immunodeficiency virus infe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no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21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gro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lower limb or hip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1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trathorac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4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peptic ulcer with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3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 Guglielmo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0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ripheral nerve of abdom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4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2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l peripheral nerves and autonomic nervous sy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6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non-Hodgkin mixed sml &amp; lge cell (diffuse)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0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ERNEPHR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C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5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p, mucos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Hodgkin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7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aposi's sarcoma of multiple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2X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ki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6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out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A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5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yelonephritis with medullary nec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10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sterior wall of urinary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054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nspecified sit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9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rec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9D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2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bron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2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ophthalmic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1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SSIN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2B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ketoacidot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7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of digestive organs and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..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9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5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lymph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8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jaw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2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3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eptic ulcer with obstru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1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astric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6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EXACERB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K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5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viral hepatitis with hepatic c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0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other specified diseases classif elsewhe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0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 neoplasm/connective? tissue of trunk,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5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axillary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1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xillary si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4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M]Superficial basal cell 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B3C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Vascular dementia of acute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adult onset,  ophthalmic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ymphatic and haemopoietic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3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STEODYSTROPHY RE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0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5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PEPTIC DUODE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29P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4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STEODYSTROPHY AZOTAEM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7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RNUM MALIGNANT TUMOU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3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dome of urinary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nterlobular bile duc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en traumatic subarachnoid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6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2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EUKAEM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9A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2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 Personal history of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2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8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cronodular cirrhosis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z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rrhosis of liv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z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8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s lip, oral cavity, 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z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97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IVER SECOND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7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0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nodular scleros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6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cervix uter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5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l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atta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2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NOCYTIC LEUKAEMIA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6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-dependent diabetes mellitus with multiple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 from basilar ar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3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cosis fungoides of lymph nodes of axilla and upper lim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1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al workers' pneumoconi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8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thigh and upper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5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UMOUR TESTIS INTERSTITIAL CE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4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4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2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oft pal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1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osphate-losing tubular disorder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URINARY T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9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8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RETHRAL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6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alfour excision of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2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8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ONGUE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1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rinary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2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ssive silicotic fib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ptic ulcer - (PU) site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chest wa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6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ERTENSIVE HEMI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60H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1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DDM with peripheral circulatory dis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7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2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0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right eye preproliferative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BBR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8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neurologic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2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nal pelv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neurologic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2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peripheral 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6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and pneumonitis due to chemical fum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6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2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4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arsus of eyel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9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male genital org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of hip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emporal lob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1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nd unspecifie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57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cerebrum (excluding lobes and ventricles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7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osteodystrophy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7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elbow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1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LYMPHOMA METASTA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2M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4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2M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4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geon-fanciers'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7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OK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69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5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stemic lupus erythematosus with organ or sys involv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9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 of urinary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2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8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men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y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6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xill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horoid plex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6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ltiple and bilateral precerebral arterial occlu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3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6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peptic ulcer with haemorrhage and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y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cclusion??? of multiple and bilat cerebral arteri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77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4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oracoabdominal aortic aneurysm, ruptur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0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1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NEOPLASTIC DEPOSITS LYMPH GL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69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ther part of nervous sy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 from intracranial artery, unspecif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4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gh risk proliferative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20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6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2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ccipital lob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1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duodenal ulcer without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ncrea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9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great to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pal bone - scapho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7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sothelioma of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ycogenosis with hepatic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31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0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7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ALLERG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8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ATTA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9 A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7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-dependent diabetes without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A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6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MYELOCYTIC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1M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8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capula and long bones of upper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7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0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tterer-Siwe disease of lymph nodes of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5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0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A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0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ATTA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A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844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ALLERGIC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6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SEVERITY MIL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AI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3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SEVERITY MODER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AJ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7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nant neoplasm mastoid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3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diabetes mellitus without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N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7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loor of mouth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crimal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9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duodenal ulcer with obstru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y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0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ticulosarcoma of lymph nodes of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8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 neop of gastrointestinal t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8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BOWE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PIP joint of fing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9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otic syn,diffuse mesangiocapillary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1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peri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5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5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idbra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7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pecified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yu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2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bra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4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erythr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7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yeball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8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attac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z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6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RA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T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3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ratoma of undescended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9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ng disease with systemic scl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57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0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mbda light chain myel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ndib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ght sided intracerebral haemorrhage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X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57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ctosigmoid jun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4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ccygeal bod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5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hemi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3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verlapping lesion of l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1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ark melanoma level 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M7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8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VAGIN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4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ic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2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-on-chronic 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E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lvis, sacrum or coccy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6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ndometrium of corpus uter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5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MA  BURKITT'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2BK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mentia in conditions 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ib, sternum and clavicl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7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-dependent diabetes mellitus with neurological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2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11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, lymphocytic-histiocytic predominance unspec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9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haryngeal reces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5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VY-CHAIN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 H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9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floor of mou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4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-dependent diabetes mellitus with ophthalmic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one and articular cartil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8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impaired renal function disord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lti infarct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4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sterior wall of nas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wall of nas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aking abdominal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8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le breas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5z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7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 NOS of intrathorac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z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6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atty portal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reditary spastic para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6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maturity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5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never causes daytime sympto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s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2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teral wall of nasopharyn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8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SE EXTERNAL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3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5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EOSINOPHIL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9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4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/overlapping lesion/feml genital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7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THROA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ght 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0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9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eckel's diverticul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1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</w:t>
            </w:r>
            <w:proofErr w:type="gramStart"/>
            <w:r w:rsidRPr="00BF4B08">
              <w:rPr>
                <w:szCs w:val="20"/>
                <w:lang w:val="en-US"/>
              </w:rPr>
              <w:t>]2ndry</w:t>
            </w:r>
            <w:proofErr w:type="gramEnd"/>
            <w:r w:rsidRPr="00BF4B08">
              <w:rPr>
                <w:szCs w:val="20"/>
                <w:lang w:val="en-US"/>
              </w:rPr>
              <w:t>?? malignant neoplasm lymph nodes/multi reg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3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9T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hypoglycaem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D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8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uman immunodeficiency virus with other clinical finding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scapular reg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A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ctopic site of 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5z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9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al infarction due to embolism of cerebral arteri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4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8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trapelvic L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1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halanges of foo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8D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failure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mphysematous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9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mouth par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8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gmental bullous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sacr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5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2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external surface of chee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ccasional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V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14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neumoconios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ropharynx, other 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leukaemia of unspecified cell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8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rtal hyperten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deep cervical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2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lergic asthma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zz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lergic bronchitis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zz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rcise induced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zz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overlap lesion/heart</w:t>
            </w:r>
            <w:proofErr w:type="gramStart"/>
            <w:r w:rsidRPr="00BF4B08">
              <w:rPr>
                <w:szCs w:val="20"/>
                <w:lang w:val="en-US"/>
              </w:rPr>
              <w:t>,mediastinm</w:t>
            </w:r>
            <w:proofErr w:type="gramEnd"/>
            <w:r w:rsidRPr="00BF4B08">
              <w:rPr>
                <w:szCs w:val="20"/>
                <w:lang w:val="en-US"/>
              </w:rPr>
              <w:t>??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lymph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4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ASTA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89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9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lfactory bul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6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 from vertebral ar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articular rheumatis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9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neuropathic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H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9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uptured berry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3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3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asal caviti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bone, connective tissue, skin and breas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5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CTURNAL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N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9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with bleedi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accessory sinus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rontal si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9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CEREBELLAR METASTA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83A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7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al degeneration due to cerebro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11x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7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1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0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7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deep parotid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5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ERMITTENT CLAUD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2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GAKARY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9MK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0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cytomegaloviral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5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C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1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1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1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7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1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adult onset, with hyperosmolar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4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ndocardi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1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24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ropharyn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nis and other male genital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mokers' coug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5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buccal aspe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6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5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03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ic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8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axil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3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7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verlapping lesion of other and unspecified parts of mou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2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-zone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x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8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late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6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OBSTRUCTIV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 B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congestive 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5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lat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7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7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lymphocytic deple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8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fac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neuropathic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J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2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neuropathic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J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7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eropositive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yu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ft ventricular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ebaceous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4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weat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5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itheli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9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ASconfidence interval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6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duodenal ulcer without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4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TONITIS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6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5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3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ther gallbladder/extrahepatic bile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7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E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7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leur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0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th/ill-defined sites digestive tract/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0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dular lymphoma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1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6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supratrochlear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9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1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7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1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7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digestive tract and peritone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z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9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in alcoholic cirrhosis of the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2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6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erations on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J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9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rectum,rectosigmoid junction and anu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stcricoid reg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8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6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BILE/BILIARY T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8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peripheral angi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F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6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peripheral angi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F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69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okalaemic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7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superfic tracheobronchial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8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3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1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disturbs sleep weekl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N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8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anmyel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2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YNX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L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diaphrag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ure motor lacunar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lymph nodes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without bleedi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0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EYEL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1A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ituitary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3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hypopharyngeal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8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romyel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can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z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3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male genital orga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7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ccupational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c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oracic aortic aneurysm which has ruptur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6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duode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genital org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nal pelv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ebr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3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lv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shoul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3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ver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8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sometimes restricts exerci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.63E+0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0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MENTIA ARTERIOSCLERO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1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accid para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4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7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EMORRHAGE INTRACRANI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9C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2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HAIRY CELL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6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edial cuneifo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8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3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2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connective and soft tissue other 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7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MOUTH CHEEK INTER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5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4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ipple of 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5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1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thological fracture due to metastatic bone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4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ifth metacarpal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5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1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insic asthma with status asthmatic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6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OBLASTIC NEPHR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M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801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YCYTHAEMIA RUBRA VE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 RV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junctiv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eneralised ischaemic cerebrovascular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7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other soft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1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inal cor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kin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5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ENDYM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9E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 neop of trachea/bronchus/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8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dio-oesophageal junction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opathy due to scleroder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96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4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ystic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4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5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Peripheral vascular disease proced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NB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 of lymph nodes of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8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latopharyngeal ar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2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tonsil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vical carcinoma (uterus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8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C ADEN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49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3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M] Malignant mastocyt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Bp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8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2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schi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6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6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v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terine adnex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ltiple myel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3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imary degen dementia of Alzheimer's type, senile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1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3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nile dementia,Alzheimer's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1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5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cclusion and stenosis of other precerebral arteri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yu6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chronic bronch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1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rbi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gestive cardiomy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5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7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rietal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pylo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ylo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mary biliary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6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8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ipple or areola of female breas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8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ro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8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YMYOS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6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5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eptic ulcer with haemorrhage and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0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itis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3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36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lower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5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iffuse non-Hodgkin's lymphoma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rrhosis - non alcohol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6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in bronchu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3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YLINDR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1N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5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immunoproliferative neoplas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6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D]Gangrene of toe in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05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7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, vermilion bord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z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5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ng disease with systemic lupus erythematos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57y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5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eyel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2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 of respiratory t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z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abdominal wa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8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auxite fibrosis of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3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8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4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4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-dependent diabetes mellitus with ophthalm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exter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3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retro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6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persisten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K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9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z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8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uman immunodeficiency viru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yuC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ggressive hepat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D]Gangren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05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6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2C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and un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sm/ill-defin sites within digestive sy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0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otid bod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7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ren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1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rietal pleu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3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6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3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6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to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8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 neph syn difus mesangial prolifrtiv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A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9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acute 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yu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B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Hodgkin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7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umbilic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proliferative dis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y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ent diabetes mellitus with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7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gmentary cirrhosis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3500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7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PROST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 C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6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GLOMERULOSCL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L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uterine segm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7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t workers'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021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ark melanoma level 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M7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2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TIN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 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2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ABDOMY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R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ABDOMYOSARCOMA BUTTO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R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0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BRON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1C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4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RYTHR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 B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2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peptic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thig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Non-Hodgkin's lymphoma, unspecified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F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URINARY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 R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6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non-Hodgkin's small cell (diffuse)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9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stoid air cell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, overlapping lesion of heart, mediastinum &amp; pleu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2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1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4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peripheral angi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G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9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ACERBATION OF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K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yroid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0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acerebral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3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ferior tracheobronchial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0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5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8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oke due to cerebral arterial occlu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7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infection with persistent generalised lymphade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9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M]Grade 3 (Stage pTa) papillary urothelial/transit cell c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B4D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7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reditary nonpolyposis colon can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3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vix uteri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9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diabetic maculopathy present both ey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BBL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1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3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respiratory and intrathoracic org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bone, connective tissue, skin and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6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p, oral aspe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2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9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thum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6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6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cute mon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6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9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duode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temp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3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ra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6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ic ulcer with obstru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y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ladder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neuropathic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H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9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tid chron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69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ntrahepatic bile duc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0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myelomon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9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of inguinal and leg L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ncoast's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2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and unspecified sit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one and articular cartilag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4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1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8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PAIR PERFORATED PEPT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458 P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4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etacarpal bon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5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mphyse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0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xed cortical and subcortical vascular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7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juvenile type,  ophthalmic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ndocervi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9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0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cosis fungoi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myeloid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3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RECURR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 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3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9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neurologic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2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neurologic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2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6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ora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ocellular 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vagin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3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mb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9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duodenal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mpulla of Vat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8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ndocervi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3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vascular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adult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7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2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LE (SKIN)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9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6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9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superficial mesenteric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lomerulonephr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9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connective and soft tissue of popliteal sp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large intestine and rec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8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ersensitivity pneumon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z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limiting activiti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P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2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THORAX/THORAconfidence intervalC WA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B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16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CHEST WA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B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4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GRO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B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ogenic diabetes insipid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leural plaque disease due to asbest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7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s of g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3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unknown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4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iant cell arteritis with polymyalgia rheumatic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0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seminated lupus erythematos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scular rheumati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4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1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loacogenic z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0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C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0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ti-platelet induced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1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axil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7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DUODE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0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1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DUODE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8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card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yA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4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GRANULOCYTIC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1G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5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ther respiratory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1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upraglot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7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3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renal medullary nec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4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9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3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4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B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2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ther lymphatic/haematopoietic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ank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F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obe bron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1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pal bone - lun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5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3A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D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3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neumoconiosis due to inorganic dus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flammatory abdominal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ng disease with diseases 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57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7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NITIS PLASTIC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9C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2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d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3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6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6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peripheral vascular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ase of tongue dorsal sur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9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2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9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reola of 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5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ojejunal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1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kin of trun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2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ng bones of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35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and bon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6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rbi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7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Senile dementia, depressed or paranoid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z16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Senile dement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z1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9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juvenile type, with renal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leroder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of abdominal wa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1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P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2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5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3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rkitt's lymphoma of lymph nodes of inguinal region and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2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2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henoidal si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ST segment elevation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X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otheli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7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sient cerebral isch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5z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ovascular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lasmacyt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0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 MUSCUL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79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8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medullary necrosis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7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other tarsal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J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0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tin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4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ASTASIS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0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2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Xanthomatous portal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C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7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TERA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T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5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crimal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male genital organ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8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9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ricardi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7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BLASTIC LYMPH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01B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3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ren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5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ASTASIS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7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obe, bronchus or lung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7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 NOS of lymph nodes of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z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2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ointestinal stromal tumou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905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2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A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obe, bronchus or lung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7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IGODENDR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9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vical verteb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3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, lymphocytic-histiocytic pred of head, face,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2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M]Grade 2 (Stage pTa) papillary urothelial/transit cell c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B4C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2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QUAMOUS CELL CARconfidence intervalNOMA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9C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transient cerebral isch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5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1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cal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22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-dependent diabetes mellitus with neurological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1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0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STEMIC LUPUS ERYTHEMATOS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5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1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7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MA LEUKAEM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2LK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7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0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lymphocytic depletion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6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7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 NOS of lymph nodes of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z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6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ng bones of leg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7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iabetes mellitus with ophthalmic complicat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5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7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8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table insulin 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9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AUDITORY CA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2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8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scapula and long bones of upper ar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5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ncreatic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0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- poor control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AJ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estibule of no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7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forms of systemic scl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yu4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8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9A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5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THRACOSILIC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5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6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BEST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5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8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pancre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0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</w:t>
            </w:r>
            <w:proofErr w:type="gramStart"/>
            <w:r w:rsidRPr="00BF4B08">
              <w:rPr>
                <w:szCs w:val="20"/>
                <w:lang w:val="en-US"/>
              </w:rPr>
              <w:t>]2ndry</w:t>
            </w:r>
            <w:proofErr w:type="gramEnd"/>
            <w:r w:rsidRPr="00BF4B08">
              <w:rPr>
                <w:szCs w:val="20"/>
                <w:lang w:val="en-US"/>
              </w:rPr>
              <w:t xml:space="preserve"> malignant neoplasm/bladder??? urinary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E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2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PAIR PERFORATED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427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trinsic asthma with asthma atta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0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4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ite of ey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-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1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ther/ill-defined sites lip, oral cavity, 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0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 neop of small intestine or duoden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6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7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section of gastric ulcer by cau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2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other and unspecified parts of nervous sy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4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juvenile type, no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7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ecified human immunodeficiency virus [HIV]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yuCD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6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tilage of no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ophthalmic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3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 effects of cerebro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1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ch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ketoaci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ead of pancre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4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histiocytosis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6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mixed cellularit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65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verlapping malignant melanoma of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4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MOUTH FLOO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4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VD (PERIPHERAL VASCULAR DISEASE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9G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/O bronchial catarr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6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ntrahepatic bile duct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3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A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6C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ymphatic or haematopoietic tissue 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7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umbilic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cutaneous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K0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8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kin of shoulder and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2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2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hee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4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mixed cellularity of lymph nodes head, face,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2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nant neoplasm occipital lymph nod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s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0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mycobacterial infe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eye and adnex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9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URETH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0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MARY BILIARY confidence intervalRRHOSIS (LIVER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9P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8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RTAL HYPERTEN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9P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2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inna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o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9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erstitial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58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9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PLASMA CE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9P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bone, connective tissue, skin and breast 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1st MTP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K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0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mary malignant neoplasm of unknown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VULV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41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1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VULV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41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3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elanoma and other malignant neoplasms of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7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1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ONGUE TUMOUR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1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4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ndometri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02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3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 neop of retroperitoneum and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0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mon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6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6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ranulocytic 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wasting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A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5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NOS with neurological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6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0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09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NOS with no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myel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3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VOCAL COR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9CV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6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congestive 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lzheimer's dementia unsp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z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5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GEON FANconfidence intervalER'S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4 P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cute myel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7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7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ste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ondr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3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verlapping lesion of bronchus &amp;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pinal cor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teral portion of floor of mou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asal cavitie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external surface of no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3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8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ertensive heart&amp;renal dis wth (congestive) 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23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8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4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, oral cavity and pharyn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z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CVA/strok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A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ryngeal cartil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pheral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3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respiratory tract and intrathoracic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3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piglot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4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kidney or urinary organ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iabetes mellitus with unspecified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z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4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HEEZING BRONCHI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32A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4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dular lymphoma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odenal ulcer - (DU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and other inflammatory poly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6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MMETRICAL GANGRENE EXTREMITI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0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9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gestive 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7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calp or skin of nec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6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major salivary gland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2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 ONSET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4930LO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treatment compliance unsatisfacto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p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5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uptured abdominal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3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3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5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8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alc pneumoconi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3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STCRICOID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48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M]Squamous cell carcinoma of ski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B2A.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pirin induced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8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ther site rectum, rectosigmoid junction and a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ulti-infarct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cer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...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2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iddle lobe, bronchus or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I1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8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causing night waki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N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induced by non-steroid drug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H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dular lymph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3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2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nis and other male genital orga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pheral vascular diseas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z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6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sure of perforated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J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al tumour - malign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7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and pneumonitis due to chemical fume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6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ead, neck and fac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8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astric ulcer with haemorrhage and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histiocyt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5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of lower le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2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7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lympha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1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4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7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7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7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ASCENDING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0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bone and bone marrow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5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haryngeal tonsi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ulva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emale genital orga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9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eration on gastric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J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8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4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.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8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CRONODULAR confidence interval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0M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9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1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7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lower limb and h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9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edominantly cortical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5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emporal lob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8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mono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A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8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halanges of h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5D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yneuropathy in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7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ste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z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esocaec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duodenal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insic asthma without status asthmatic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06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endocrine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2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C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8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drenal gland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7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pituitary gland or craniopharyngeal duc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ratoma of descended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0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NERVOUS SY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ittle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2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GASTROJEJUNAL PERFOR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40GJ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secting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dominal aortic aneurysm without mention of rupt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-existing diabetes mellitus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180X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6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aucial pill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5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coustic nerv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drenal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6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li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6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2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A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c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6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reola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coholic cirrhosis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malignant neoplasm of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4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OINTESTINAL MALIGNANC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sure of perforated duode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2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6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ID LEUKAEMIA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3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ID LEUKAEMIA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9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erebrovascular diseas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yu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3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7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6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PEP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7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s of floor of mou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4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nonarticular rheumati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1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lasma cell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2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lasm of connective and soft tissues of lumb sp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eptic ulcer without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troperitone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ecta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8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urinary organ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9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5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foo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1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STOMACH PERFOR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0T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Primary degenerative dement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z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ranul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1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0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tracheo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876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EPIGLOT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8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7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0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ULLOBLASTOMA BRA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 M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4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8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NIPP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 A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5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2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9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uptured suprarenal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3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rkitt's lymph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3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OTHELIOMA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89M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7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nt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0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5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5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3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prost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415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9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cervix uter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4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3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-dependent diabetes mellitus with renal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9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TERUS BODY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CHEEK EXTER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3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4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common bile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12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3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6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2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CAL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4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6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xillary tail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 from middle cerebral ar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1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DIP joint of fing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A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4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hypoglycaem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E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0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bia mino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9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G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inner aspec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5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mediasti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5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forehea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 nephritic syndrom difuse membranous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A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1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forehea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 NOS,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z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9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-dependent diabetes mellitus without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ent diabetes mellitus with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B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6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SIENT CEREBRAL ISCHAEMIA WITH HYPER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0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URINARY T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 C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9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ept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ill-defined, secondary and unspec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bone??? cartilage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42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, unspecified, lipstick ar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z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oke and cerebrovascular accident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5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lymphocytic depletio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6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6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 of lymph nodes of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cute lymph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6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uman immunodeficiency virus with neurological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lymph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8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paragranuloma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6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CEREBR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liferative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2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0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- good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AI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ebell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9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h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8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ppendi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mergency repair of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A13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ripheral nerve of thora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llicular non-Hodgkin's large cell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ympanic antr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2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HEPATOCELLUL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H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2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astro-oesophageal jun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0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external auditory mea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F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4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PROLIFERATING DIS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9MP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5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PROLIFERATIVE DISEASE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9M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3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BLAS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9M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6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9M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6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other diseases classified elsewhe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h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6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2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ticulosarc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6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peripheral nerves of trunk,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6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peripheral nerves of trunk,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 of cervi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9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ternal mammary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pecified types of non-Hodgkin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8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uman immunodeficiency virus with constitutional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1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ebral meninge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gh risk non proliferative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20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ahler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mat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0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1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MEDIASTI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31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5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il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6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fing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6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ther digestive org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7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5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types of follicular non-Hodgkin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3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nodular sclerosis of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ic ulcer - (GU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1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genital para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3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7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digestive sy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z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5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ntestinal tract, part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z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2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rmatofibrosarcoma protuber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yriform sin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8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rotid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9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9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5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OMACH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4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OMACH LEIOMY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9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alcoholic cirrhos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2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diabetes mellitus with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3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 of lymph nodes of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nose (external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3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9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 or fibros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4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intestinal tract, part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5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enitourinary orga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4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pept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7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grene of foo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3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urulent chron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ody of uteru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8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6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9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NOARTICULAR RHEUMATI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5 M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3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M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2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ORIONEPITHELI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1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5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umatic subarachnoid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62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7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5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3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1M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1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4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OTHELI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1M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9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CY RECURR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1M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8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7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FT VENTRICULAR FAILURE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1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ubcortical vascular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4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vermilion b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intra-abdominal L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71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unspec malig neop lymph nodes head/face/nec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8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male genital org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on insul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A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2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kin of 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5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epatic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7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AMANT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4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6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2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rd-fancier's lung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unspecified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8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ght sided CV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4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membranoproliferative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8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ROMBOSIS CORON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9T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of other and unspecified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..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8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DDM with peripheral circulatory dis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7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myelofib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7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4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nabin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4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 xml:space="preserve">Diabetes mellitus, </w:t>
            </w:r>
            <w:proofErr w:type="gramStart"/>
            <w:r w:rsidRPr="00BF4B08">
              <w:rPr>
                <w:szCs w:val="20"/>
                <w:lang w:val="en-US"/>
              </w:rPr>
              <w:t>juvenile ???</w:t>
            </w:r>
            <w:proofErr w:type="gramEnd"/>
            <w:r w:rsidRPr="00BF4B08">
              <w:rPr>
                <w:szCs w:val="20"/>
                <w:lang w:val="en-US"/>
              </w:rPr>
              <w:t xml:space="preserve"> circulatory dis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coelia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2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 HANDS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8 B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ketoacidot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N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al ca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emporal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1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ic ulcer without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2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0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0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5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RETICULUM-CEL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2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erosis ( cork-handlers' lung 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2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agass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table type I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4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3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adult,  other specified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bdom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3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ermatic cor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2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J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4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lesser MTP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L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bman-Sack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4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NINGEAL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9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immelstiel - Wilson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1x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vary and other uterine adnex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acute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5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es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3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OCCASIO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8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pituitary gland and craniopharyngeal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71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itis unsp membranoprolif glomerulonephritis les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2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3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undus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6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ylorus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6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5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HIGH RIS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H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8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othelioma of pericardi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1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duodenal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emale breas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0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peripheral angi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3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trinsic allergic alveol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of bone, connective tissue, skin and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..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of bone and connective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..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/presenile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6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subtalar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G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8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obe of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3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BRONCHITIS WITH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 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5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uxtarenal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5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oft tissue of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6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of caec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4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0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PEPTIC DUODENUM PERFOR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20P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2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YMPH GLAND/NOD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6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MARTOMA FOETAL RE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H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3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acerebral haemorrhage, multiple localiz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6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racerebral haemorrhage in hemisphere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yu6F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3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ticulosarcoma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3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BOWE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rache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0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plegia - congenit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3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of lip, oral cavity and 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..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1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GAKARYOCYTIC LEUKAEMIA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0M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stemic lupus erythematosu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cerebrovascular disease 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7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7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4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adrenal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8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exudative macul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P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3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ite of stomach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rpus callos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8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of genitourinary org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..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2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ites of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0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capu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47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emphysema due to chemical fum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6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4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MBRYONAL CARconfidence intervalNOMA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E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9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irst metatarsal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8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4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demic poly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6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a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0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rkitt's lymphoma of intrathorac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tro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8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ite small intest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2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1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MAXIL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0A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chronic glomerulonephr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litary myel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3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6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URET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2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6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ROTAL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75G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ncre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stemic lupus erythematosus with pericard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9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-induced systemic lupus erythematos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ite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AJ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1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lossopalatine fol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spiratory trac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z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3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-outer quadrant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7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part of brai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8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-inner quadrant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2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ASTIC PARA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 P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8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ipple and areola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5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cerebro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table 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AJ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mon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6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and unspecified parts of mou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3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of inguinal reg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1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part of nervous sy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 onset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1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nodular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2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EAR EXTER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A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3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HEA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9A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2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, lymphocytic-histiocytic pred intrathoracic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7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duodenal ulcer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0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6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5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SP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4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4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MIPLEGIA RIGH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 B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9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ma stage I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M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4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uccal mucos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53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diaphragmat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tomach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i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rache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lenic flexure of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pelv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ransverse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igmoid col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3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ssin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6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eptic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g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3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2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STOCYTOSIS SYSTEM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0M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1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GANGLIONEUR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5G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7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STOCY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0M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pheral ischaemic 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2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fing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6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0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condary malignant neoplasm/oth?? digestive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C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9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 WITH HYPERTENSI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9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asal concha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0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FIBR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F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1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Y graft abdominal Aortic aneury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A113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8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ENOCARconfidence intervalNOMA KIDNE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0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2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verlapping lesion of urinary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trunk, excluding scrotum,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0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site of oropharyn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eyebrow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2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ibrosarcoma of sple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z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9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ill-defined sites within resp syste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2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2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ark melanoma level 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M7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asc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6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ead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adult onset, no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6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OLANGIO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1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iliary bod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0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9B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2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NEOPLASTIC DEPOSITS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85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9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NEOPLASTIC DEPOSITS BRA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8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1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KIN SECONDARY DEPOSI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8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0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positive rheumatoid arthritis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NEOPLASTIC DEPOSI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8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2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aryepiglottic fold, hypopharyngeal aspe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8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9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MIPLEGIA LEF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 B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9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MIPLEGIA FLACconfidence interval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 B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15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leu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9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table type 1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4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 of intrapelv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 and fibrositis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5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h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5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leeding chronic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2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7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sterior mediasti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5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types of diffuse non-Hodgkin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4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upper respiratory tract, part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z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6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Burkitt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6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 neop of retroperitoneum or peritone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6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0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ITIS HEREDIT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98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4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hyperosmolar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eptic ulcer with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 Unspecified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0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7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lomerulonephritis  diseases 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s of bronchus or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6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ADENOI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2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3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MANDIB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1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ite of cervi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3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st cell malignancy of lymph nodes of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6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4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stemic scl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1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2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roscl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1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4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asthenic syndrome due to diabetic amyotrop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8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5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ITIS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9C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5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fidence interval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9C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6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ketoaci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N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4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stal cartil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3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Myocardial infarction in last ye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AH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foo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1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9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OGLYCAEMIA IN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6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ARCOT'S DIABETIC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1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pleu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3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9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9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9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9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2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NDROME FELTY'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240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7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infantili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8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plan's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y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ibrosing alveolitis associated with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y0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5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buccal sulc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6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7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duodenal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5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mary malignant neoplasm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2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CZEMA WITH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1 T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1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peptic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0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URITUS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P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4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rytenoid cartil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biliary t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xtrahepatic bile duc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oracoabdominal aortic aneurysm, without mention of rupt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6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gid oesophagoscopic injection sclerotherapy oesoph varic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0F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sterior cerebral artery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compensated cardiac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bronchopulmonary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no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6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dorsal surface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al metasta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0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8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DON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4D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temp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3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1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lymph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6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mb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xocervi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is with nephropathy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3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NOS with hyperosmolar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dular lymphoma of lymph nodes of head, face and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IV disease resulting in multiple infec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yuC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7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other specified female genital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7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E BOWEL CARconfidence intervalNOMA NONRECT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8C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0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maturity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9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4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maturity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9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ellar stroke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3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cute yellow atrop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0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ft sided CV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277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mediasti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9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AL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 B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5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renal failur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5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RATOMA OV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0T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left ventricular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ricke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8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DDM - Non-insulin 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8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1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esser curve of stomach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kidne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4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jor salivary gland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5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0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ANAL CA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2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7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1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of unspecified cell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0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dular lymphoma of lymph nodes of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0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lv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6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gioimmunoblastic T-cell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6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3A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epiglot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7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BILIARY confidence intervalRRHOSIS (LIVER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9C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0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sure of gastric ulcer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1J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9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ophthalmic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0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SPERMATIC COR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78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7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ulmonary fibrosis due to chemical fum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6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astric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3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neumoconiosis due to other inorganic du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1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UTER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7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UTER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7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3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B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ba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5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fore-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ebral palsy, not congenital or infantile,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0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-dependent diabetes mellitus with ophthalmic comp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1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3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ophthalmic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3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with other specified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tilage of e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5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PEN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7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63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PATHY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5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GAR 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9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A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5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LIVARY ADE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2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ymyalgia rheumatic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35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ann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3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negative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P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9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resacral reg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stemic lupus erythematos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trinsic asth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8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reticulosarcoma or lymph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8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e pouch of Dougl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y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3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gall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3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superficial cervical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2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ticulosarcoma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8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failure-associated hyperphosphat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2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ISLETS OF  LANGERH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79C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right eye stable treated prolif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BBk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erations on duode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27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ymyos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2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5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EMANGI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7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IBR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ng can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z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0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ediastinum, part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MCP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2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1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ROCY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9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7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cortical necrosis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2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pus 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1x4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4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causes night time symptoms 1 to 2 times per wee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Yq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9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ublingual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mbranoproliferative nephritis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3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AMPULLA VAT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2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3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nipple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strok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A7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5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and bone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ticul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leeding chronic duode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1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ojeju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urinary t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7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ent diabetes mellitus with hypoglyca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D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ojejunal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ib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7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llicular lymph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C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nd rheumati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40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2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ketoaci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M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59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ccipital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hepatitis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4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7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dominal aortic aneurysm which has ruptur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gressive systemic scle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0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5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GET'S DISEASE NIPP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 P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7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persisten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L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ABDOM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6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eptic ulcer with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0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hee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0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acerebral haemorrhage in hemisphere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sient cerebral isch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5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non-Q wave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4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ypopharyn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8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8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pensatory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58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.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4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mon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9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lip, oral cavity and 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4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NAL MEDULLARY NEC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2M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Heart failure in last ye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AM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left eye proliferative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BBV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9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latine tonsi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0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SARCOMA SMALL INTEST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9B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onsillar pill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6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6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D]Gangrene, spreading cutaneo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05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 neopl, overlap lesion brain &amp; other part of C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A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5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kidney and other unspecified urinary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MOUT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5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5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UTH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5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0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gmented basal cell 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4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asal cell 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rai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ail of pancre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slets of Langerh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7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9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chest, excluding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ant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3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causes symptoms most nigh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Yr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9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ccygeal verteb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6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mary vulval can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4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ortic aneurysm repai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A14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9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kin of 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2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9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st cell malignanc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ntrilobular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/haematological???? abnorms,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U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34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pecified carcinomas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0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eptic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eyebrow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8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4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ter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5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A-ABDOMINAL CAN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5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0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 from carotid siphon and bifur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2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 NOS of splee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z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3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ent diabetes mellitus with mono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A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1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6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nt autoimmune diabetes mellitus in adul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R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7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epithelioid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x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7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sti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3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overlap lesion/bone??? cartil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cosis fungoide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8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adult onset, with ketoaci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ase of tong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6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US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proliferative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2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0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M]Grade 1 (Stage pTa) papillary urothelial/transit cell c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B4B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2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eripheral nerve of low limb, incl h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4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auricle (ear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AA - Abdominal aortic aneurysm without mention of rupt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4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hypoglycaem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E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fore-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6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9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2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A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ina of bron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s/independent(primary)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E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3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nocytic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6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6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Kaposi's sarcoma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1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asophil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10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equelae of chronic live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2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2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 neop of large intestine or rect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5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gastropare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R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9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RANKLIN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 F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5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juvenile type, with ketoacidot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3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kin of other and unspecified parts 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rosta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retinopathy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42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itis and nephropathy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2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xed simple and mucopurulent chron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lymph nodes head/face/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copurulent chronic 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1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8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ATIC LEUKAEMIA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4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46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ATIC LEUKAEMIA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4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3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ft sided intracerebral haemorrhage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X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s of independent (primary)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y1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2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y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0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malignant neoplasm of bra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y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4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table type 1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4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d stage renal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5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2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scalp and neck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DUODE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29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2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upper limb or should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6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3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0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nocial sarcoma, spindle cell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8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phrotic syndrome in diseas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2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nodular sclerosis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9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ilms tumou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duode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3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aemorrhage from anterior communicating ar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0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8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taneou T-cell ly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1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6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reteropelvic jun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A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8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QUIRED IMMUNE DEFIconfidence intervalENCY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799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4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ic ulcer with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STEMIC LUPUS ERYTHEMATOSUS WITH RE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A4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paragranul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all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myel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id 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5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5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large B-cell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bia major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lica and silicate pneumoconi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5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in diseases EC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uman immunodef virus resulting in othe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89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xtrahepatic bile duct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6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RVIX UTERI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4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UTERUS CERVI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7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lacent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9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y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 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l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0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LITARY MYEL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6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MAT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 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4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PROMYELOCYTIC ACU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0P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y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050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/NK-cell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dular lymphoma (Brill - Symmers disease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9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NOSE EXTER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3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1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EL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9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5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F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5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rietal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y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renal complicatio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0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9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kin of hea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0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duodenal ulcer with obstru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1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reater vestibular (Bartholin's)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with bleeding in diseases 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mmon bile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7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, atypical or mixed typ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ld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V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nterior 2/3 of tongue ventral sur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uter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y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4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pensated cardiac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2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ARYNX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 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5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causes daytime symptoms most day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v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4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ood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y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6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yelonephritis without medullary necr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10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 diabetes mellitus with hypoglycaem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E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hypoglycaem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8E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3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agin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ver metastas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7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1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URET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2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9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ng disease with diseases EC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57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gestive cardiac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58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/other specified male genital orga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8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0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SENILE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01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uda equin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7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neutrophil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common ilia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2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4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polyneu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B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5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ANGI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L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3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rectile dysfunction due to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3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ETHMOID (SINUS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8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7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ubmandibular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0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RD FANconfidence intervalER'S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5161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7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dorsum of tongu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0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ic ulcer with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zary's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8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renal failure due to ACE inhibito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VA - Cerebrovascular accident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2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oke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VA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0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GASTROJEJUNA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49GJ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6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lent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7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 - acute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5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4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diac rupture following myocardial infarction (MI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inal mening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turity onset 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01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9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9C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7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ryptogenic cirrhosis of liv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5z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1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ticulosarcom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2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lca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8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D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4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specified female genital orga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7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ellitus with diabetic catara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F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3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C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1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IP joint of to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cerebro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3A without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E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8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other urinary orga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 of l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heart fail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A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8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ngual tonsi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8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NOS with other specified manifest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9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teriosclerotic dementia with deliri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4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2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ead, neck and 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4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LEURA NEOPLASM MALIGNANT PRIM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3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/E - left eye background diabetic retin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BBQ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4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duodenal ulcer with haemorrhage and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y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ccusion of brachial ar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8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kne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D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15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5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gangre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5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4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ndescended test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lung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0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CHEOBRONCH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0 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4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xiphoid proces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3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tient on maximal tolerated therapy for 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BL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cer of bowe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z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55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lty's syndrom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1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other parts of bra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complicated senile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complicated senile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0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7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duodenal ulcer with haemorrhage and perfor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0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12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opathy due to rheumatoid art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96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8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 NONARTICULAR SHOUL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79G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2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 MUSCULAR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79G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uptured aortic aneurys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bronchiecta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4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9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teral wall of urinary blad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9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6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ectasi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5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never restricts exerci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f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0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obe, bronchus or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61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PINAL COR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2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9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sed cell rhabdomy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iddle lobe bron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1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RONARY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9N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3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angioproliferative glomerulonephritis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2y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8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eninges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X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5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rkitt's lymphoma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2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2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0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cculsion of artery of lower lim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8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dula sclerosis classical Hodgkin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vical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6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talonavicular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H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9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PATIC 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3 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4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bdominal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iddle third of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5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ulmonary fibrosis following radi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4y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0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insic asth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5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ebral pedunc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immunoproliferative small intestinal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x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5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NGUAL/TONGUE CAN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19A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1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roid induced diabetes mellitus without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B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5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 HAND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8 AH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mediastinum, part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2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pecified leukaemia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intracerebral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yu6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4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butto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53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Aconfidence interval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J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5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ETOSIS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J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80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ETOAconfidence intervalDOSIS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JK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al 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42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9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SMALL INTEST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35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SMALL INTEST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7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 SMALL INTEST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9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5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, lymphocytic-histiocytic pred intra-abdominal nod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517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 stage 3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8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follicular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3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ID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9M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gastrojejunal ulc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4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8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eye, brain and other parts of ce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A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2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NILE DEMENT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5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rystalline le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lymphocytic depletion lymph nodes axilla and ar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6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ept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obe bronc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2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dditional neoplasm classification ter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0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oracic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brain or spinal cord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vere asthma atta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z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3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skin of ear and external auricular canal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8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allopian tub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9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PUS ERYTHEMATOSUS DISSEMIN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liary cirrh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61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7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sthmus of uterine body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3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P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2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8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nosis of precerebral arteri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minoma of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z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ratoma of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z.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thum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6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r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0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NGRENE TO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9T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8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sangiocapillary glomerulonephritis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32y14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0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neph syn difus mesangiocapillary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A3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0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malignant neoplas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7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minoma of descended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7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1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EAK HEAR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24BW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yelid including canth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6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Malignant immunoproliferative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trunk, excluding scrot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s of lymphoid, haematopoietic and rel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D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5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lymph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06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arathyroid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u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6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pancreatic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G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6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Kidney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3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oracic verteb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2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93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h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1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0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NEOPLASTIC DEPOSITS MULTI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68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IV disease result/haematological???? abnorms,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yuCB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ec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9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schaemic nep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6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NCHITIS ACUTE ON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 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7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vermilion borde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7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inomat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9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7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eptum of no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0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6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- poor contro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current duodenal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sterior 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8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KD stage 3 with proteinur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Z1B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87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thig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92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melanoma of other???? parts of fac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ip, oral cavity and pharynx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..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LLICULAR LYMPH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0F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3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ID FOLLICULAR RETICUL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0F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5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Kaposi's 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9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emphyse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y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2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 mellitus with gastropare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Q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8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26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peptic ul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27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8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RATOMA TES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 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.13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id leukaem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ffuse non-Hodgkin's lymphoma undifferentiated (diffuse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duode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 malig neop lymphoid/histiocytic lymph node head/neck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z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ertebral colum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verlapping lesion of sk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5A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16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small intesti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2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3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bullous emphyse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2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duodenal ulcer with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2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6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ast cell tumour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6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1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ower lip, inner aspe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id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8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osterior wall of nasopharyn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7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mmissure of l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lymph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2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, juvenile type, with ketoacid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7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NEOPLASTIC DEPOSITS PLEU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2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0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confidence intervalNOMA RENAL PELV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1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8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to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91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LI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9G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1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story of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AT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 neop of respiratory or digestive syste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2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tterer-Siwe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0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 - Hodgkin's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68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small intestine and duoden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pleen N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z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99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ortic bod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9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ther spec digestive tract and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z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7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TUITARY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3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1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 with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G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astic hemipleg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mentia in Alzheimer's disease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lonic can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3z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emu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y fever with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300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9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kin of auricle (ear)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32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9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LCER PEPTIC STOMACH PERFOR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0P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7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M]Lymphangi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BU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7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noblas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6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BLAS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5N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1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melanoma of ank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27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racerebral haemorrhag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6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91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erebral mening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mit diabetic emergenc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2J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8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LON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8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64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-cell prolymphocytic leukaem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5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oracic aortic aneurysm without mention of ruptur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ricoid cartil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3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3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IP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09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8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P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09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5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tends asthma monitori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OJ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9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upper lip, vermilion bord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0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42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esophageal varices in diseases 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85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7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ound cell liposarc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64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ear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nodular sclerosis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1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pulmonary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19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0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7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vagin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5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9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connective soft tissue upper lim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1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horax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5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79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prophylactic medication us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W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8758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CHOLESTEAT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1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81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rynx, other 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y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33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laryngeal cartilag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13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1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tterer-Siwe disease of intrathoracic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5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19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axilla and upper limb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09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ewert type III adenocarci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9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0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 MELLITUS INSULIN DEPENDA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A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6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SCESS DIABE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A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1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A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7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TURITY ONSET DIABETES MELLITUS INSUL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AK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64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AMYOTROP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 A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troperitoneum and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dmit heart failure emergenc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2S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7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cerebrovascular disea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7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gastric ulcer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0y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0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s lymphocyt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8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heart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alignant neoplasm of uterine adnexa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yu7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nodular sclerosis of lymph nodes of multiple si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48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non-ST segment elevation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7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22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EMORRHAGE INTRACEREBRAL WITH HYPERTEN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2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malignant neoplasm of urethr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8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5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OPLASM MALIGNANT SUBCUTANEOUS TISSU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A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7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1 diabet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tongu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05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ctopic site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3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adi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4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46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QUAMOUS CELL CARconfidence intervalN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9C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26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cclusion of anterior tibial ar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27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LEURA MESOTHELI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39M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63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lavicl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3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5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alar bon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00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64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histiocytosis of intra-abdominal lymph no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233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outh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5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0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ntrahepatic gall duc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514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sent from work or school due to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YC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1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rai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34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rd-fancier's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insulin dependent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01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armers' lung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35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60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yocardi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241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1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pididym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8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85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STRIC CANCE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9A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greater curve of stomach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89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ALLERGIC GRAS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G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2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MA POLLEN INITIAT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 G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74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LLICULAR 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0F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body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4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0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led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6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sonal history of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5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mergency admission, asth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2P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endocervical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10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9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Vascular dementia,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0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0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ixed part of tongu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01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5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gastric ulcer with haemorrhag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1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5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to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2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ncer of ov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440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ism unspecifie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24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57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V disease resulting in unspecified malignant neoplas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788W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36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heumatoid arthritis of distal radio-ulnar join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0406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6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ineal glan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3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lymphatic or haematopoietic tissue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1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yloric antrum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03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aortic body and other paragangli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45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98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onnective and soft tissue of thumb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15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dia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0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43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eptic ulcer without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1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6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LERODERMA DIFFUS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40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215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yloric canal of stomach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1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betic amyotrop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813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pylorus of stomach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1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soft tissue of head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0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88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II diabetes mellit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F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70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TONSIL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0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07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opathy due to disseminated lupus erythematos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3961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9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retroperitoneum and peritoneum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99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turity onset diabetes in youth type 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D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focal glomerulonephrit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02y2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42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LEURAL EFFUSION MALIGNANT SECONDA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2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9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verlapping malign lesion of retroperitoneum and peritoneum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2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86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ype 2 diabetes mellitus with arthropath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9G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27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and unspec malig neop superficial inguinal L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64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anterior myocardial infarc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301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72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arcomatoid mesotheli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BP3.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85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inguinal regio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5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134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ningeal sarcomatosi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BdB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49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, overlapping lesion of oesophagu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06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0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dary carcinoma of respiratory and/or digestive syste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47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astases of respiratory and/or digestive system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29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mesen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8y7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84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sulin dependent diabetes maturity onse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10E91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86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dgkin's disease, mixed cellularity of unspecified sit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15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08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peptic ulcer without mention of complication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13y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59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ardia of stomach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1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52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YCOSIS FUNGOIDE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6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MA GIANT FOLLICULAR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43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MPHOMA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2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24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of connective and soft tissue of abdomen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4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68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female breast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95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ticulosarcoma or lymphosarcom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60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54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 neop connective and soft tissue hip and leg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312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086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of cranial nerves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520z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607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UKAEMIA CHRONI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1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92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miplegia NO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22z.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040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cclusion of radial artery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7830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103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lignant neoplasm gallbladder and extrahepatic bile ducts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1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511</w:t>
            </w:r>
          </w:p>
        </w:tc>
        <w:tc>
          <w:tcPr>
            <w:tcW w:w="604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arachnoid h’ge inj + open intracran wnd + concussion unspec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621z00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r w:rsidRPr="00BF4B08">
        <w:rPr>
          <w:rFonts w:eastAsia="Times New Roman"/>
          <w:b/>
          <w:bCs/>
          <w:kern w:val="36"/>
          <w:szCs w:val="20"/>
          <w:lang w:val="en-US"/>
        </w:rPr>
        <w:br w:type="page"/>
      </w:r>
      <w:bookmarkStart w:id="95" w:name="_Toc444498649"/>
      <w:bookmarkStart w:id="96" w:name="_Toc452473149"/>
      <w:bookmarkStart w:id="97" w:name="_Toc452473623"/>
      <w:bookmarkStart w:id="98" w:name="_Ref441572001"/>
      <w:bookmarkStart w:id="99" w:name="_Toc455578179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Other behavioural disorder (ICD-10 F90-98)</w:t>
      </w:r>
      <w:bookmarkEnd w:id="95"/>
      <w:bookmarkEnd w:id="96"/>
      <w:bookmarkEnd w:id="97"/>
      <w:bookmarkEnd w:id="99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Prevalence of other behavioural disorders was rare in the CPRD (e.g. ≤1% prevalence) and therefore was included in the other mental disorders category.</w:t>
      </w:r>
    </w:p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100" w:name="_Toc444498708"/>
      <w:bookmarkStart w:id="101" w:name="_Toc452473686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2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Other behavioural disorder code list</w:t>
      </w:r>
      <w:bookmarkEnd w:id="100"/>
      <w:bookmarkEnd w:id="101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0"/>
        <w:gridCol w:w="1520"/>
        <w:gridCol w:w="5803"/>
      </w:tblGrid>
      <w:tr w:rsidR="00BB016D" w:rsidRPr="00BF4B08" w:rsidTr="00DF5B2D">
        <w:trPr>
          <w:trHeight w:val="540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7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1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onduct disorder confined to the family context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0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01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yperkinetic conduct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2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12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ocialized conduct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90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1111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onduct disorder, solitary aggressive type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4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C2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cialised conduct disorder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5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C1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aggressive unsocial conduct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0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11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ocialized conduct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35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C2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cialised conduct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4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C0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ggressive unsocial conduct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8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C1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aggressive unsocial conduct disorder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5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C0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ggressive unsocial conduct disorder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4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2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pressive conduct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88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1z12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ildhood conduct disorder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1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onduct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34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2y11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onduct disorder associated with emotional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24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2y12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onduct disorder associated with neurotic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7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1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onduct disorder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61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1y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conduct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9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0111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yperkinetic disorder associated with conduct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6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E2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erkinetic conduct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2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xed disorder of conduct and emotions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2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xed disorders of conduct and emotion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0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2y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mixed disorders of conduct and emotion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7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3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Emotional disorders with onset specific to childhood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0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3y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childhood emotional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5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31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hobic anxiety disorder of childhood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90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32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ocial anxiety disorder of childhood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3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3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paration anxiety disorder of childhood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5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33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bling rivalr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43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3y12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ildhood overanxious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3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3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ildhood emotional disorder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0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4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ildhood disorder of social functioning, unspecified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48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4y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childhood disorders of social functioning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54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D2211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utism of childhood or adolescence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60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S7C7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st-traumatic mutism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1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9y3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lective mutism due to an adjustment reac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650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4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Elective mutism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86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4011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lective mutism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46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D22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ildhood and adolescent disturbance with elective mutism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4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41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active attachment disorder of childhood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97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42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isinhibited attachment disorder of childhood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7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22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motor tic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75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5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Transient tic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64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2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ic disorder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2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51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ronic motor or vocal tic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2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52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omb vocal multiple motor tic disorder - de la Tourette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94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5y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tic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42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5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Tic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2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5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Tic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9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6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enu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76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61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secondary enu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52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9EA111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vision of enuresis alarm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0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6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enure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09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O6.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uresis support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40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D73.12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uresis alarm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7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083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D]Enure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A22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cturnal enu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y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Nonorganic enu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2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A221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aytime enu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16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No6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en in enuresis clinic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1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6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primary enu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18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Tt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enuresis clinic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A22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u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0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9MO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uresis support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55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E2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iling - encop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30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7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continuous encop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74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E2.11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ncopresis symptom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2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y1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Nonorganic encop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4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0760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D]Encopre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7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encopresi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25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7z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encopre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27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y2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Feeding disorder of infancy and childhood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58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y3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ica of infancy and childhood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4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y4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tereotyped movement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9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0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ammering or stuttering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02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Rkv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uttering intervention programme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66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y5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tuttering [stammering]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2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70.12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uttering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98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9y6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luttering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76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S12.11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uttering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19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S12.00</w:t>
            </w: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uttering - speech</w:t>
            </w:r>
          </w:p>
        </w:tc>
      </w:tr>
      <w:tr w:rsidR="00BB016D" w:rsidRPr="00BF4B08" w:rsidTr="00DF5B2D">
        <w:trPr>
          <w:trHeight w:val="25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  <w:tc>
          <w:tcPr>
            <w:tcW w:w="580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102" w:name="_Toc444498650"/>
      <w:bookmarkStart w:id="103" w:name="_Toc452473150"/>
      <w:bookmarkStart w:id="104" w:name="_Toc452473624"/>
      <w:bookmarkStart w:id="105" w:name="_Toc455578180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Personality disorder (ICD-10 F60-61)</w:t>
      </w:r>
      <w:bookmarkEnd w:id="102"/>
      <w:bookmarkEnd w:id="103"/>
      <w:bookmarkEnd w:id="104"/>
      <w:bookmarkEnd w:id="105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Prevalence of personality disorders was rare in the CPRD (e.g. ≤1% prevalence) and therefore was included in the other mental disorders category.</w:t>
      </w:r>
    </w:p>
    <w:p w:rsidR="00BB016D" w:rsidRPr="00BF4B08" w:rsidRDefault="00BB016D" w:rsidP="00BB016D">
      <w:pPr>
        <w:rPr>
          <w:b/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106" w:name="_Toc444498709"/>
      <w:bookmarkStart w:id="107" w:name="_Toc452473687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3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Personality disorder code list</w:t>
      </w:r>
      <w:bookmarkEnd w:id="106"/>
      <w:bookmarkEnd w:id="107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20"/>
        <w:gridCol w:w="1520"/>
        <w:gridCol w:w="5680"/>
      </w:tblGrid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sonality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2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tic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0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noid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2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11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pomanic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5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12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ressive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2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id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13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20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schizoid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4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2z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id personality disorder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59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3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plosive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3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3.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ggressive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8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4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pulsive personality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5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4.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ancastic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9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40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ankastic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41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bsessional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5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4z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mpulsive personality disorder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8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5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strionic personality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5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5.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sterical personality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24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50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histrionic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52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motionally unstable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59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53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infantile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2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5z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strionic personality disorder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6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adequate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79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6.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thenic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66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6.12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endent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3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6.13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bile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97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7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tisocial or sociopathic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4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7.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ral personality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14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personality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28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0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arcissistic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64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1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voidant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6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2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rderline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6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3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ssive-aggressive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0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4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ccentric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64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5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mature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89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6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sochistic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7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7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neurotic personality disorder</w:t>
            </w:r>
          </w:p>
        </w:tc>
      </w:tr>
      <w:tr w:rsidR="00BB016D" w:rsidRPr="00BF4B08" w:rsidTr="00DF5B2D">
        <w:trPr>
          <w:trHeight w:val="31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2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7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rotic persona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596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z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personality disorder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03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yz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nipulative persona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9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z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sonality disorder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z.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pathic persona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0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isorders of adult personality and behaviou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18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pecific personality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3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0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noid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00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013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Querulant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68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014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nsitive paranoid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37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1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id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63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2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issocial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02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2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moral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6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212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ntisocial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02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213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social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67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214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sychopathic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8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215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ociopathic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4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3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Emotionally unstabl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83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3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ggressiv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8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312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orderlin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9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313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Explosiv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69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4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istrionic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94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4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ysterical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18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412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sychoinfantil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6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5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nankastic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10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5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ompulsiv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25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512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bsessional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42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513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bsessive-compulsiv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24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6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nxious [avoidant]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81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7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pendent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3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7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sthenic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3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712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adequat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74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713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ssiv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0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714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lf defeating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04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8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ddictive persona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600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y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pecific personality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96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y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Eccentric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43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y12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altlose typ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79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y13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mmature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35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y14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Narcissistic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34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y16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sychoneurotic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9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z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ersonality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5674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z11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aracter neuro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21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0z12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thological personality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03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1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xed and other personality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38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y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disorders of adult personality and behaviou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96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yy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pecified disorders of adult personality/behaviour</w:t>
            </w:r>
          </w:p>
        </w:tc>
      </w:tr>
      <w:tr w:rsidR="00BB016D" w:rsidRPr="00BF4B08" w:rsidTr="00DF5B2D">
        <w:trPr>
          <w:trHeight w:val="285"/>
        </w:trPr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777</w:t>
            </w:r>
          </w:p>
        </w:tc>
        <w:tc>
          <w:tcPr>
            <w:tcW w:w="15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6z.00</w:t>
            </w:r>
          </w:p>
        </w:tc>
        <w:tc>
          <w:tcPr>
            <w:tcW w:w="568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ecified disorder of adult personality and behaviour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lastRenderedPageBreak/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108" w:name="_Toc444498651"/>
      <w:bookmarkStart w:id="109" w:name="_Toc452473151"/>
      <w:bookmarkStart w:id="110" w:name="_Toc452473625"/>
      <w:bookmarkStart w:id="111" w:name="_Toc455578181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Schizophrenia and related disorder (ICD-10 Chapters F20-F29)</w:t>
      </w:r>
      <w:bookmarkEnd w:id="108"/>
      <w:bookmarkEnd w:id="109"/>
      <w:bookmarkEnd w:id="110"/>
      <w:bookmarkEnd w:id="111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Prevalence of schizophrenia and related disorders was rare in the CPRD (e.g. ≤1% prevalence) and therefore was included in the other mental disorders category.</w:t>
      </w:r>
    </w:p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112" w:name="_Toc444498710"/>
      <w:bookmarkStart w:id="113" w:name="_Toc452473688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4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Schizophrenia and related disorder code list</w:t>
      </w:r>
      <w:bookmarkEnd w:id="112"/>
      <w:bookmarkEnd w:id="113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98"/>
        <w:gridCol w:w="1498"/>
        <w:gridCol w:w="6020"/>
      </w:tblGrid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2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4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77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H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/O: psychosis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34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2T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sis, schizophrenia + bipolar affective disord resolv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7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2W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phrenia resolv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97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2X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sis resolved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9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5.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tic condition, insight present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64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6.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or insight into psychotic condi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17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HHs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ferral to psychosis early intervention service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95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..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psychoses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phrenic disorders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22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0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mple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29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0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phrenia simplex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73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0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61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0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chro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02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schizophrenic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6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03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xacerbation of subchro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49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04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xacerbation of chro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8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05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phrenia in remi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62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0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mple schizophrenia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61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1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bephre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50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1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hebephre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91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14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xacerbation of chronic hebephre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76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15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bephrenic schizophrenia in remi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05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1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bephrenic schizophrenia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54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2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tato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1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2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catato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19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2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chronic catato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22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24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xacerbation of chronic catatonic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42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25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tatonic schizophrenia in remis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86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2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tatonic schizophrenia NOS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3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noid schizophrenia</w:t>
            </w:r>
          </w:p>
        </w:tc>
      </w:tr>
      <w:tr w:rsidR="00BB016D" w:rsidRPr="00BF4B08" w:rsidTr="00DF5B2D">
        <w:trPr>
          <w:trHeight w:val="31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38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3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paranoid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76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3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chronic paranoid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36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32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aranoid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2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33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xacerbation of subchronic paranoid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03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34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xacerbation of chronic paranoid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7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35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noid schizophrenia in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8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3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noid schizophren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7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4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schizophrenic episod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16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4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neir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1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5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nt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31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5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latent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29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52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latent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88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55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nt schizophrenia in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44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5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nt schizophren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6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6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sidual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1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7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-affective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00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7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ycl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6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7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nspecified schizo-affective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09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7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bchronic schizo-affective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80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72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schizo-affective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6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73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xacerbation subchronic schizo-affective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47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74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exacerbation of chronic schizo-affective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43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75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-affective schizophrenia in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7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7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-affective schizophren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6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y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99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y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nesthopath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33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y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ypical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07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y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enesthopath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76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y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chizophren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0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0z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phrenia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6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noid state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4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0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mple paranoid stat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1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ronic paranoid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7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2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68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3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hared paranoid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86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3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lie a deux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58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y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paranoid state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76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y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noia querulan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45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y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paranoid state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77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2z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noid psycho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98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nonorganic psychose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2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ctive psychose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5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3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te paranoid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5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3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uffee delirant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4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4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genic paranoid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33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y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reactive psychose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53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y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ief react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11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y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reactive psychose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6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z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organic psycho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3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3z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tic episode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2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choses with origin in childhood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4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41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sintegrat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3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ther specified non-organic psychose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8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1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n-organic psycho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196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2122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hizotypal personality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8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a, schizotypal and delusional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3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6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noid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06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0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phren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0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ebephren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98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1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isorganised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0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2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ataton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7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2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atatonic stupo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53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2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c catalepsy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7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213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c catato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49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214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c flexibilatis cere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1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3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differentiated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54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3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typical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78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4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ost-schizophrenic depre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6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5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sidual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0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5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ronic undifferentiated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4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6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imple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42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y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00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y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form disord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5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y13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frm psycho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6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0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a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31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1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typal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51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1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Latent schizophrenic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38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1.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orderline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99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1.13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Latent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4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1.14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epsychot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38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1.15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rodromal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85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1.16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seudoneurot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25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1.17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seudopsychopath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85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1.18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typal personality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56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ersistent delusional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8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lusional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1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0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noid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7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0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noid stat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94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013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phrenia - lat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2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014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nsitiver Beziehungswah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4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015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no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0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lusional misidentification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22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1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apgras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82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2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otard syndrom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72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3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noid state in remis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7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y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persistent delusional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98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y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lusional dysmorphophob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4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y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volutional paranoid stat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23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y13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noia querulan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2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2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ersistent delusional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25019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cute and transient psychotic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72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cute polymorphic psychot disord without symp of schizoph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02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0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ouffee delirant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45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0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ycloid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59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cute polymorphic psychot disord with symp of schizophre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14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1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ycloid psychosis with symptoms of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7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2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cute schizophrenia-like psychotic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9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2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rief schizophreniform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88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2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rief schizophrenifrm psych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60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214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c rea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0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3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acute predominantly delusional psychotic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77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3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sychogenic paranoid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0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y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acute and transient psychotic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6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cute and transient psychotic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0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z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Brief reactive psycho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65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3z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eact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0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4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duced delusional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606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4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Folie a deux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3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4.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duced paranoid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7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4.13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duced psychotic disor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2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47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affective disorder, manic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0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0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affective psychosis, manic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0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0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form psychosis, manic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05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1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affective disorder, depressive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7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1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affective psychosis, depressive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2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1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phreniform psychosis, depressive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9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2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affective disorder, mixed type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763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2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yclic schizophrenia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58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212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Mixed schizophrenic and affective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532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y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schizoaffective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681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z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affective disorder, unspecified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10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5z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chizoaffective psycho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985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y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 nonorganic psychotic disorder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38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y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Chronic hallucinatory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24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z.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Unspecified nonorganic psychosi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u2z.11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sychosis NOS</w:t>
            </w:r>
          </w:p>
        </w:tc>
      </w:tr>
      <w:tr w:rsidR="00BB016D" w:rsidRPr="00BF4B08" w:rsidTr="00DF5B2D">
        <w:trPr>
          <w:trHeight w:val="285"/>
        </w:trPr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04</w:t>
            </w:r>
          </w:p>
        </w:tc>
        <w:tc>
          <w:tcPr>
            <w:tcW w:w="1498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V11000</w:t>
            </w:r>
          </w:p>
        </w:tc>
        <w:tc>
          <w:tcPr>
            <w:tcW w:w="602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V]Personal history of schizophrenia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114" w:name="_Toc444498652"/>
      <w:bookmarkStart w:id="115" w:name="_Toc452473152"/>
      <w:bookmarkStart w:id="116" w:name="_Toc452473626"/>
      <w:bookmarkStart w:id="117" w:name="_Ref441572004"/>
      <w:bookmarkStart w:id="118" w:name="_Toc455578182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Self-harm</w:t>
      </w:r>
      <w:bookmarkEnd w:id="114"/>
      <w:bookmarkEnd w:id="115"/>
      <w:bookmarkEnd w:id="116"/>
      <w:bookmarkEnd w:id="118"/>
      <w:r w:rsidRPr="00BF4B08">
        <w:rPr>
          <w:rFonts w:eastAsia="Times New Roman"/>
          <w:b/>
          <w:bCs/>
          <w:kern w:val="36"/>
          <w:szCs w:val="20"/>
          <w:lang w:val="en-US"/>
        </w:rPr>
        <w:t xml:space="preserve"> </w:t>
      </w:r>
      <w:bookmarkEnd w:id="117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As defined by (ICD-10 (international classification of diseases, 10th revision) codes: X60-X84 (intentional self-harm) and Y10-Y34 (event of undetermined intent) excluding Y33.9 where verdict was still pending</w:t>
      </w:r>
      <w:r w:rsidRPr="00BF4B08">
        <w:rPr>
          <w:szCs w:val="20"/>
          <w:lang w:val="en-US"/>
        </w:rPr>
        <w:fldChar w:fldCharType="begin"/>
      </w:r>
      <w:r w:rsidRPr="00BF4B08">
        <w:rPr>
          <w:szCs w:val="20"/>
          <w:lang w:val="en-US"/>
        </w:rPr>
        <w:instrText xml:space="preserve"> ADDIN EN.CITE &lt;EndNote&gt;&lt;Cite&gt;&lt;Author&gt;Thomas&lt;/Author&gt;&lt;Year&gt;2013&lt;/Year&gt;&lt;RecNum&gt;8955&lt;/RecNum&gt;&lt;DisplayText&gt;&lt;style face="superscript"&gt;1&lt;/style&gt;&lt;/DisplayText&gt;&lt;record&gt;&lt;rec-number&gt;8955&lt;/rec-number&gt;&lt;foreign-keys&gt;&lt;key app="EN" db-id="wspsd9de8v29p7ev923v52x4aaf5awvt20ae" timestamp="0"&gt;8955&lt;/key&gt;&lt;/foreign-keys&gt;&lt;ref-type name="Journal Article"&gt;17&lt;/ref-type&gt;&lt;contributors&gt;&lt;authors&gt;&lt;author&gt;Thomas, Kyla H&lt;/author&gt;&lt;author&gt;Martin, Richard M&lt;/author&gt;&lt;author&gt;Davies, Neil M&lt;/author&gt;&lt;author&gt;Metcalfe, Chris&lt;/author&gt;&lt;author&gt;Windmeijer, Frank&lt;/author&gt;&lt;author&gt;Gunnell, David&lt;/author&gt;&lt;/authors&gt;&lt;/contributors&gt;&lt;titles&gt;&lt;title&gt;Smoking cessation treatment and risk of depression, suicide, and self harm in the Clinical Practice Research Datalink: prospective cohort study&lt;/title&gt;&lt;secondary-title&gt;BMJ: British Medical Journal&lt;/secondary-title&gt;&lt;/titles&gt;&lt;pages&gt;f5704&lt;/pages&gt;&lt;volume&gt;347&lt;/volume&gt;&lt;dates&gt;&lt;year&gt;2013&lt;/year&gt;&lt;/dates&gt;&lt;isbn&gt;1756-1833&lt;/isbn&gt;&lt;urls&gt;&lt;/urls&gt;&lt;/record&gt;&lt;/Cite&gt;&lt;/EndNote&gt;</w:instrText>
      </w:r>
      <w:r w:rsidRPr="00BF4B08">
        <w:rPr>
          <w:szCs w:val="20"/>
          <w:lang w:val="en-US"/>
        </w:rPr>
        <w:fldChar w:fldCharType="separate"/>
      </w:r>
      <w:r w:rsidRPr="00BF4B08">
        <w:rPr>
          <w:noProof/>
          <w:szCs w:val="20"/>
          <w:vertAlign w:val="superscript"/>
          <w:lang w:val="en-US"/>
        </w:rPr>
        <w:t>1</w:t>
      </w:r>
      <w:r w:rsidRPr="00BF4B08">
        <w:rPr>
          <w:szCs w:val="20"/>
          <w:lang w:val="en-US"/>
        </w:rPr>
        <w:fldChar w:fldCharType="end"/>
      </w:r>
      <w:r w:rsidRPr="00BF4B08">
        <w:rPr>
          <w:szCs w:val="20"/>
          <w:lang w:val="en-US"/>
        </w:rPr>
        <w:t>)</w:t>
      </w:r>
    </w:p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119" w:name="_Toc444498711"/>
      <w:bookmarkStart w:id="120" w:name="_Toc452473689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5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Self-harm code list</w:t>
      </w:r>
      <w:bookmarkEnd w:id="119"/>
      <w:bookmarkEnd w:id="12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60"/>
        <w:gridCol w:w="1050"/>
        <w:gridCol w:w="5617"/>
      </w:tblGrid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cal code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code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ad ter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7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H1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strangul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69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8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ng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8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y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unspecif chemical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0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4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psychotropic drug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96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1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gas via pipelin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28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t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83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C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harm jump/lying befr mov obje occ resid instit'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5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6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agricultural chemica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25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cutting and stabb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25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cutting and stabb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06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other specified mean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59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3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extremes of col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74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5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crashing motor vehicl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43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7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caustic subst, excl pois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55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3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hang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9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4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other drugs/medicin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32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.16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benzodiazepin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93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.15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nitrazepa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8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.13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temazepa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4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.12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diazepa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39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sleeping tab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6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D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crash of motor vehicl occurrn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48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J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electroc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68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H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asphyxi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09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1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hanging strangulat/suffocat occ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41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A4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org solvent,halogen hydrocarb,in 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95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/exposure to antiepilepti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22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z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unspecif means occ oth 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48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4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 nonopioid analgesic in street/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70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L3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mutilation of peni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39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5y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narcotic drug other spec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4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y2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unspecif chemical school/pub admin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37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4B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Fall jump/push frm high plce undt intnt occ unspecif pl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37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4B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Fall jump/push frm high plce undt intnt occ unspecif pl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5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3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liberate self-har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2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2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B - Self-injurious behaviou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4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7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 self harm by smoke fire/flames occurrn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44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14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 inflicted injury by Phenobarbiton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422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K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tting fire to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14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K.12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tting self aligh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...17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a-suicid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24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7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paracetamo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86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.13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aspiri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88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.12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ibuprofe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70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4.12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amitriptylin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40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2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drowning/submersn occ resid instit'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76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other specified mean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7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cutt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7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cutt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74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B2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other gas/vapour school/pub admin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79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7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/exposure to oth autonomic dru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5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5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drug or medicin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08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7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corrosive/caustic subs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77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9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sharp object occ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92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M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hoot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2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3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tranquilliser/psychotropi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3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B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jumping from high place occ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07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B4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jump from high place occ street/h'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83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2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other gases and vapour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3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1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poisoning by other utility ga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41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1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domestic gase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2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2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poisoning by other carbon monoxid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8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barbiturat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66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6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explosive materia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6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hanging strangulation / suffo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85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9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itt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0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B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/exposure to other gas/vapou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7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L2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mutilation of genitali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78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5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narcotic drug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85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drown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0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B2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umping from bridg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2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..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8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B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umping from heigh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40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0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injury-jumping before moving objec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79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sedative hypnotic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60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8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steam hot vapour/obj occ unspec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38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K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inciner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8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I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scald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9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By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other gas/vapour other spec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91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firearms and explosiv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9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/exposure to sedative hypnoti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7377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7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oth autonomic drug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37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Q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umping under trai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9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64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 hallucinogen in street/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11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1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antiepileptic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95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4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Rifle shotgun+larger firearm discharge undetermin inte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9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7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quel intentn self-harm assault+event of undeterm inte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2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84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 oth/unsp drug/medic in street/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53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sedative hypnotic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85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1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hangng strangul/suffoct oth spec pl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34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y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oth specif means occ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66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..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damag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...12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jury - self-inflict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47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6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hallucinogen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09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C4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harm jump/lying befr mov obje occ street/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53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4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ther+unspecified firearm discharge undetermined inte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2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L1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mutilation of hand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3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inj oth mean hang/strangle/suffocat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79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B6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harm by jump from high place indust/constr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68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LD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lf mutil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1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RLfC12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oNOS item 2 - non-accidental self injur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34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y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sedative hypnotic other spec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46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B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lf carbon monoxide poison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5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.17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barbiturat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72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.18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amobarbita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93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7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+selfinflicted injury-jump from oth manmade structur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71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poisoning/exposure to noxious substanc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4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...15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tempted suicid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4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...13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isoning - self-inflict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9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..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use of overdose - deliberat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80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C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/exposure to pesticid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9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C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jumping / lying before moving objec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7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2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rn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0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7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smoke fire/flames occ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45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4B6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Fall jump/push frm high plce undt intn indust/constr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85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G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ratches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85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G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cratches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3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E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nch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8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A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lf poisoning from glue solve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37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B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harm by jump from high place occ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40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8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steam hot vapour/hot obj occ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9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4B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Falling jumping/pushed from high place undeterm inte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10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74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smoke fire/flame occ street/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19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S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rowing self onto floo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42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Q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rowing self in front of trai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0618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0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inj-jump/lie before moving obj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05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5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firearms/explosive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56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11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 inflicted injury by Barbiton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4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C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pesticide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36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B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other gas/vapour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86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3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ts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3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1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nonopioid analgesic at res institu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10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z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unspecif means occurrn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6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..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har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30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54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other firear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3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52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hunting rifl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64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Cy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pesticide other spec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44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94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 self harm by sharp object occ street/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6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B1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umping from build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3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42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lf hrm rifl s'gun/lrg frarm dis sch/ins/pub adm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5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z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unspecified mean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07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A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blunt objec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10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8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oth/unsp drug/medic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8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1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tes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68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A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blunt object occ resident instit'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1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5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shotgu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94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A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 org solv,halogen hydrocarb, unspec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63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7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oth autonomic drug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59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A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 organ solvent,halogen hydrocarb,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94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injury-jump/lie before moving objec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71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5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narcotic drug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55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91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unch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liberate drug overdose / other poison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01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41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psychotropic drug at res institu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4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cutting and stabbing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44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cutting and stabbing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08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3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injury by hang/strangulate/suffocat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46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smoke, fire and flam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03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C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pp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63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B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harm by jump from high place occ oth specif pl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63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B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harm by jump from high place occ oth specif pl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26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72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quelae of intentional self-har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15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5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own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00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B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other gas/vapour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0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01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lashed wrists self inflict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40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y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l self harm by oth specif means occurrn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6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7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+selfinflicted injury-jump from residential premis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62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2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gases and vapour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1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A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poison organ solvent,halogen hydrocarb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140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drowning and submers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34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N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abb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0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L6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mutilation of ear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93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nonopioid analgesic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4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B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jumping from a high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63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2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drown/submersn occ oth 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11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4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psychotropic drug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LH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rug and medicament poisoning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2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5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 nonopioid analgesic trade/service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7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8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other/unspec drug/medicame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1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24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 sedative hypnotic in street/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3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3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utt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82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C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harm jump/lying bef mov obje occ oth specif pl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29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solid/liquid substanc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7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1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hangng strangul/suffoct unspecif pl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75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8y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oth/unsp drug/medic other spec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0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5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other/unspecified firearm discharg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6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y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unspecif chemical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7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z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unspecif means occ at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33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z2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unspec mean occ sch/ins/pub adm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1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1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hangng strangult/suffoct resid insti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4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..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-har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76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3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inj by hang/strangle/suffocat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60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92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lapping sel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6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y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e effects of selfinflicted injur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2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...14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 harm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37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1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liquified petrol ga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0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30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Deliberate drug poison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26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L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mutil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50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other mean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40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gases in domestic us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58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4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harm rifl s'gun/lrg frarm disch occ resid insti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9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2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oth sedatives/hypnotic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42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C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lf poisoning with weedkille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95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C.12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lf poisoning with paraqua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84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other means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08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2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scal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15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4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electroc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90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6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crashing of aircraf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68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3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injury by suffocation by plastic ba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88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9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sharp object occ resident instit'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9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A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blunt object occurrence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56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x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burns or fir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30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R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rowing self in front of vehicl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628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4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antidepressa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5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4.13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Overdose - SSRI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57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H2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suffo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7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stabb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7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stabbin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97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D6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crash motor vehic occ indust/constr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6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D4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crash motor vehicl occ street/highwa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2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601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 inflicted lacerations to wris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79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5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oth/unspecif firearm disch occ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10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1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 inflicted injury by Amylobarbiton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68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4y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psychotropic drug other spec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8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D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crashing of motor vehicl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650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z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 nonopioid analgesic un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07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9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sharp object occurrence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0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7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+selfinflicted injury-jump from high place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44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A3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blunt object occ sports/athlet area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5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7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and selfinflicted injury by jumping from high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71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B3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Jumping from cliff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1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72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+selfinflicted injury-jump from natural site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46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9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sharp objec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62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solid/liquid subst NO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88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y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oth specif means occ resid instit'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28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4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Hanging strangulation + suffocation undetermined intent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4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X1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lf-injurious behaviour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E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lf mutil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L...15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verdose of dru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0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L...14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verdose of biological substan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79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2z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drown/submersn occ unspecified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21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/exposure to nonopioid analgesi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662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6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/exposure to hallucinoge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39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4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/exposure to psychotropic drug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58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9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 self harm by sharp object occ oth specif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77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K1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entional overdose of prescription only medication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65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0y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 nonopioid analgesic other spec plac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53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0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analgesic/antipyretic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17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...11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elf inflicted injury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...13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Suicid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625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...12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jury - self-inflicted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22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...15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Para-suicid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7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...14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Attempted suicid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20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10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 self poison/exposure to antiepileptic at home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1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2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other gases and vapour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78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8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ional self harm by steam hot vapours / hot object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079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0y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poison/exposure to unspecif chemical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8871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K20.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icide + selfinflicted poisoning by motor veh exhaust gas</w:t>
            </w:r>
          </w:p>
        </w:tc>
      </w:tr>
      <w:tr w:rsidR="00BB016D" w:rsidRPr="00BF4B08" w:rsidTr="00DF5B2D">
        <w:trPr>
          <w:trHeight w:val="300"/>
        </w:trPr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24</w:t>
            </w:r>
          </w:p>
        </w:tc>
        <w:tc>
          <w:tcPr>
            <w:tcW w:w="960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24</w:t>
            </w:r>
            <w:proofErr w:type="gramStart"/>
            <w:r w:rsidRPr="00BF4B08">
              <w:rPr>
                <w:szCs w:val="20"/>
                <w:lang w:val="en-US"/>
              </w:rPr>
              <w:t>..</w:t>
            </w:r>
            <w:proofErr w:type="gramEnd"/>
            <w:r w:rsidRPr="00BF4B08">
              <w:rPr>
                <w:szCs w:val="20"/>
                <w:lang w:val="en-US"/>
              </w:rPr>
              <w:t>00</w:t>
            </w:r>
          </w:p>
        </w:tc>
        <w:tc>
          <w:tcPr>
            <w:tcW w:w="561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[X]Intent self harm by rifle shotgun/larger firearm disch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rFonts w:eastAsia="Times New Roman"/>
          <w:b/>
          <w:bCs/>
          <w:kern w:val="36"/>
          <w:szCs w:val="20"/>
          <w:lang w:val="en-US"/>
        </w:rPr>
      </w:pPr>
      <w:r w:rsidRPr="00BF4B08">
        <w:rPr>
          <w:rFonts w:eastAsia="Times New Roman"/>
          <w:b/>
          <w:bCs/>
          <w:kern w:val="36"/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121" w:name="_Toc444498653"/>
      <w:bookmarkStart w:id="122" w:name="_Toc452473153"/>
      <w:bookmarkStart w:id="123" w:name="_Toc452473627"/>
      <w:bookmarkStart w:id="124" w:name="_Toc455578183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 xml:space="preserve">Antidepressant medication </w:t>
      </w:r>
      <w:bookmarkEnd w:id="98"/>
      <w:r w:rsidRPr="00BF4B08">
        <w:rPr>
          <w:rFonts w:eastAsia="Times New Roman"/>
          <w:b/>
          <w:bCs/>
          <w:kern w:val="36"/>
          <w:szCs w:val="20"/>
          <w:lang w:val="en-US"/>
        </w:rPr>
        <w:t>prescription (BNF Chapter 4.3 Antidepressant drugs)</w:t>
      </w:r>
      <w:bookmarkEnd w:id="121"/>
      <w:bookmarkEnd w:id="122"/>
      <w:bookmarkEnd w:id="123"/>
      <w:bookmarkEnd w:id="124"/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125" w:name="_Toc444498712"/>
      <w:bookmarkStart w:id="126" w:name="_Toc452473690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6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Antidepressant medication presciption code list</w:t>
      </w:r>
      <w:bookmarkEnd w:id="125"/>
      <w:bookmarkEnd w:id="126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73"/>
        <w:gridCol w:w="7543"/>
      </w:tblGrid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code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name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0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225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4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200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4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75mg/5ml oral solu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3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150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97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150mg/5ml oral solu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75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25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9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100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93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50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0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300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54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50mg capsules (Waymade Healthcare Plc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8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75mg capsules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4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25mg capsules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0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50mg capsules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29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225mg capsules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2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gabalin 20mg/ml oral solution sugar free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0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150mg capsules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25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150mg capsules (Lexon (UK)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8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300mg capsules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2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20mg/ml oral solution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0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100mg capsules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9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yrica 200mg capsules (Pfizer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9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rsilid 25mg Tablet (Roche Product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0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socarboxazid 10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3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socarboxazid 10mg Tablet (Cambridge Laboratorie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nate 10mg Tablet (Goldshield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94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proniazid 25mg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ylcypromine 10mg tablets (AMCo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rplan 10mg Tablet (Cambridge Laboratorie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ardil 15mg tablets (Archimedes Pharma U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enelzine 15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ylcypromine 10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79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zilect 1mg tablets (Teva U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4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asagiline 1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4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spin SolTab 30mg orodispersible tablets (Necessity Supplie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orodispersible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84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nveniz XL 75mg tablets (Sun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6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36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150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434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tablets (Medreich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60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xarin XL 75mg capsule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80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37.5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2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/ml oral solution sugar free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49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gomelat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2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citron 500mg Tablet (Rorer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anxol 1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91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iePax 75mg tablets (Dexcel-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1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ardcaps XL 75mg capsules (IXL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96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/ml oral solution sugar free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6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37.5mg tablets (Ranbaxy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44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7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3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neo XL 150mg capsule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225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fexor XL 75mg capsule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3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neo XL 75mg capsule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3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37.5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96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oraven XL 75mg capsules (Forum Product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1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blue XL 75mg capsules (Bluefish Pharmaceuticals AB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66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efex XL 150mg capsules (Chiesi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boxetine 4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79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tablets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75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nveniz XL 150mg tablets (Sun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4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(Foc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66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tablets (Arrow Generic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8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dex XL 75mg tablets (Dexcel-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94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95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5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efex XL 75mg capsules (Chiesi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0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ifaxin XL 150mg capsules (Gen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9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59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anxol 1mg tablets (Sigma Pharmaceuticals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2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yptophan 5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66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37.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4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iePax XL 75mg tablets (Dexcel-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fazodone Starter pack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69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/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69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orodispersible tablets (Phoenix Healthcare Distributio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orodispersible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4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/ml oral solution sugar free (DE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29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itid XL 75mg capsule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5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orodispersible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4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iePax XL 150mg tablets (Dexcel-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37.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92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37.5mg tablets (Bristol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dex XL 150mg tablets (Dexcel-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550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150mg Modified-release capsule (Hillcros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6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dronax 4mg tablet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4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(Gen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23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37.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4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tablets (Gen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timax 500mg tablets (Merck Serono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3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tablets (DE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89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spin SolTab 15mg orodispersible tablets (Necessity Suppl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59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anxol 500microgram tablets (Lexon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74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timax 500mg capsules (Merck Serono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69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2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75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onpular XL 150mg capsules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3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spin SolTab 15mg orodispersible tablets (Mawdsley-Brooks &amp;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19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anfaxine XL 75mg capsules (Ranbaxy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7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500microgram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3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orodispersible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orodispersibl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4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150mg modified-release capsule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7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anxol 500microgram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4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(Aurobindo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1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axx XL 150mg capsules (AMCo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51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venta XL 150mg capsules (Consilient Health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8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fexor XL 150mg capsule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9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4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tablet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2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23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nilux XL 150mg capsule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26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spin SolTab 45mg orodispersible tablets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7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ifaxin XL 75mg capsules (Gen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1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xarin XL 150mg capsule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9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15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spin 30mg tablets (Organon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3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odomel XL 75mg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3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fexor XL 150mg capsule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82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4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spin SolTab 15mg orodispersible tablets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64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orodispersible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5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lic XL 75mg tablets (DB Ashbourn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40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lic XL 225mg tablets (DB Ashbourn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45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7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33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5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2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fexor 37.5mg tablets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29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doxan 25mg tablets (Servier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75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3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8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71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onpular XL 75mg capsules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27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sir XL 75mg capsules (Morningside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67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litid XL 150mg capsule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8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yptophan 50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7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1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odomel XL 150mg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75mg modified-release capsule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3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blue XL 37.5mg capsules (Bluefish Pharmaceuticals AB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3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orodispersible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2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08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blue XL 150mg capsules (Bluefish Pharmaceuticals AB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1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6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iePax 37.5mg tablets (Dexcel-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0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ptimax wv Tablet (E. Merck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81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lic XL 37.5mg tablets (DB Ashbourn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69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37.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07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venta XL 75mg capsules (Consilient Health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20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30mg tablets (Phoenix Healthcare Distributio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35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75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5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8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spin SolTab 30mg orodispersible tablets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1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axx XL 75mg capsules (AMCo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89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37.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8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(Consilient Health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1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ardcaps XL 150mg capsules (IXL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56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75mg modified-release capsule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fexor 75mg tablets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orodispersible tablets (Foc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6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lic XL 150mg tablets (DB Ashbourn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01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sugar free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29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15mg orodispersible tablet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4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rtazapine 45mg orodispersible tablets (Gen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4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yptophan with ascorbic acid and pyridoxine powder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9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sir XL 150mg capsules (Morningside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150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3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nlafaxine 150mg modified-release capsule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4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clobemide 15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3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nerix 300mg tablets (Med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clobemide 1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8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clobemide 3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0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nerix 150mg tablets (Med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8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48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15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/5ml oral solution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22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zac 20mg capsules (Lexon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zac 20mg/5ml liquid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2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1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 (Neo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08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2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1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xat 10mg tablets (GlaxoSmithKline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pramil 40mg/ml drop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voxami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1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2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pramil 20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9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20mg tablets (Gen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0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scitalopram 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82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PLIVA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61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/5ml oral solution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38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5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9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Ranbaxy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0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xat 20mg/10ml liquid (GlaxoSmithKline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5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Milpharm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1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53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xat 30mg tablets (Lexon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40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5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89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6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pramil 10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0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9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2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20mg tablets (Medreich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4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9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voxamine 1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2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9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tonin 200mg tablets (Bristol-Myers Squibb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66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scitalopram 20mg/ml oral drop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25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/5ml oral solution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9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tonin 100mg tablets (Bristol-Myers Squibb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86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voxamine 10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8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3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3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 (DE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29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/ml oral drops sugar free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5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scitalopram 10mg/ml oral drop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4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Fannin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3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/ml oral drops sugar free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1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50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49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Niche Generic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10mg/5ml oral suspens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1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/5ml oral solution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3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DE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9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 (Neo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47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Aurobindo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4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xactin 20mg capsules (Discovery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2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5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fazodone 1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6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6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xat 20mg tablets (GlaxoSmithKline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2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 (Niche Generic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2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50mg tablets (Accord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0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60mg capsule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6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pralex 20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9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2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4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Tillomed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33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zac 20mg capsules (Mawdsley-Brooks &amp;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2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zep 20mg/5ml oral solution (Chemidex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pramil 40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53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zac 20mg capsule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04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voxamine 10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6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50mg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65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Aurobindo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pralex 5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zac 20mg capsule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9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01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83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stral 50mg tablet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7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xoran 20mg Tablet (Ranbaxy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2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stral 100mg tablet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33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ena 20mg dispersible tablets (AMCo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00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Arrow Generic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scitalopram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1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6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10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Arrow Generic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89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 (Milpharm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8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39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3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5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1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60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100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74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82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Ranbaxy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1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1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voxamine 100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0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zac 60mg capsule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8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5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94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10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96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9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7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8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Niche Generic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scitalopram 2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6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pralex 20mg/ml oral drop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7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xat 30mg tablets (GlaxoSmithKline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88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Sigma Pharmaceuticals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7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1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10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07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licium 20mg capsules (Op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fazodone 2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72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 (Neo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2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93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100mg tablets (PLIVA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78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Bristol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54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xoran 10mg Tablet (Ranbaxy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2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6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/ml oral drop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3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6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0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Gen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pralex 10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78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anflutin 20mg capsules (Ranbaxy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5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Phoenix Healthcare Distributio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0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pralex 10mg/ml oral drop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97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20mg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60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Bristol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8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5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20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28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1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443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9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averin 50mg tablets (Abbott Healthcare Product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0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4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72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10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2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10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 capsules (Niche Generic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6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oxetine 3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4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2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77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zit 20mg/5ml oral solution (Pinewood Healthcare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1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talopram 20mg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2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averin 100mg tablets (Abbott Healthcare Product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4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10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raline 10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49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oxetin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7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1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/5ml oral suspens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yptizol 10mg/ml Injection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9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50mg capsule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9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1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27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5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7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 tablet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8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anserin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2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2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2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10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5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mbitrol 5 Capsule (Roche Product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3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thapax 75 tablets (Ashbourn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0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00mg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5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xepin 75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4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legron 25mg tablets (King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0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50mg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8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75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8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00mg capsule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val 20mg Tablet (Bencar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2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rmontil 10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7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5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5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xepin 25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7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mipramine 25mg tablet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9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afranil SR 75mg tablet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45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triptyli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3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50mg capsule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2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equan 25mg capsule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0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87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2747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prindole hc 15mg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0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iloxazine hcl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5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7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4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75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2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50mg capsule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1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afranil 25mg/5ml syrup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9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endis 50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7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 tablets (Sterwin Medicine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70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ndol 15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50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45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prapax 70mg tablets (Ashbourn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1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50mg capsule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5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endis 100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xapine 1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4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 (Sovereign Medical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mipramine 2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44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mont 70mg/5ml oral suspens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rmontil 25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3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7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75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1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mipramin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49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epin 50mg capsules (Marlboroug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/ Perphenazine 2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15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aden 75mg tablets (Op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8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00mg capsule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6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5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4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xepin 1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4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6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val 10mg Tablet (Bencar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62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10mg capsule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thiaden 25mg capsules (Teofarm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8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75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3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mipram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84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5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4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25mg capsule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93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50mg/5ml oral solution sugar free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thapax 25 capsules (Ashbourn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85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5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0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ptafen tablets (AMCo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8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triptylin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6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25mg capsule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82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padine 25mg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7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xepin 5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22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6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lvidon 10mg Tablet (Organon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451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equan 75mg capsule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4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/ Chlordiazepoxide 1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2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5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4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lvidon 20mg Tablet (Organon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2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 Tablet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9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manil 70mg tablets (Merck Serono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8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olvidon 30mg Tablet (Organon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2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10mg capsule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6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10mg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7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lipaxin 50mg capsule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85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2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75mg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lipaxin 100mg capsule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5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25mg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92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triptyline 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2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mipramine 1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98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50mg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77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3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5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8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endis 25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50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7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with nortriptyline 500microgramswith10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2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2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73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prindole hc 30mg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2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thiaden 75mg tablets (Teofarm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6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anserin 20mg Tablet (Berk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7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legron 10mg tablets (King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6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10mg capsule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lipaxin 150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7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aden 25mg capsules (Op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0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mipramine 10mg tablets (Phoenix Healthcare Distributio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1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ivalan 50mg Tablet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2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8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2.5mg / Chlordiazepoxide 5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72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5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afranil 25mg capsule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6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mbitrol 10 Capsule (Roche Product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6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75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25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5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7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5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epin 25mg capsules (Marlboroug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82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9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mipramine 5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2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/5ml Oral suspens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5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212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equan 50mg capsule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67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ndol 30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72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endis 150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1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afranil 10mg capsule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9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val 30mg Tablet (Bencar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2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triptyl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8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ipramine 50mg capsule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3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vadyne 25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12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7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1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xap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rmontil 50mg capsule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3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25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59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fepramine 7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5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anserin 3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1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100mg capsule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74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7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7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lipaxin 50mg/5ml oral liquid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7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xepin 2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75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thiaden 25mg capsules (Stephar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9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afranil 50mg capsule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zodone 50mg capsule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3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81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epadine 7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4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1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ofranil 25mg tablet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16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 capsule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1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inequan 10mg capsule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6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sulepin 25mg/5ml mixtur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07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aminil 10mg Tablet (DDS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7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25mg Tablet (C P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7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ofranil 10mg Tablet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yptizol 10mg Tablet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18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triptyline 10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8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ventyl 10mg Capsule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7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tofran 25mg Tablet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9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 (Berk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1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cordin 5 Tablet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39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 (Cross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00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mical 50mg Tablet (Berk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5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cordin 10 Tablet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4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 (Sussex Pharmaceutical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5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yptizol 25mg Tablet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21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mical 10mg Tablet (Berk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0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8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sipram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4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ventyl 10mg/5ml Liquid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887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yptizol 10mg/5ml sugar free Oral solution (Merck Sharp and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1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 (Berk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14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triptyline 10mg/5ml Liquid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3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yptizol 50mg Tablet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1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triptyline 10mg Capsul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8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lavil 10mg Tablet (DDS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43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 (Sussex Pharmaceutical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3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yptizol mr 75mg Modified-release capsule (Merck Sharp &amp; Dohm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2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75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7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 (Regent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2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 (Celltech Pharma Europ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7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triptyline 25mg Capsul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5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triptyline 5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/5ml sugar free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5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ventyl 25mg Capsule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39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 Tablet (Berk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06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02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mical 25mg Tablet (Berk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5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7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2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7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35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Phoenix Healthcare Distributio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78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1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4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4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6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4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5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/5ml oral solution sugar free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86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Accord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3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80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83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DE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9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0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Phoenix Healthcare Distributio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82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/5ml oral solution sugar free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41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/5ml oral solution sugar free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0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87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Accord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7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81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418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 tablet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3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73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2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 tablets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24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25mg/5ml oral solution sugar free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10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50mg tablets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09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triptyline 1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9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0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triptyl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55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25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22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1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970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triptyline 10mg tablets (King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1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2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08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2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63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1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8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1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01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ofranil 25mg tablets (Lexon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216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rtriptyline 2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7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47</w:t>
            </w:r>
          </w:p>
        </w:tc>
        <w:tc>
          <w:tcPr>
            <w:tcW w:w="7543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mipramine 25mg/5ml oral solution sugar free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127" w:name="_Toc444498654"/>
      <w:bookmarkStart w:id="128" w:name="_Toc452473154"/>
      <w:bookmarkStart w:id="129" w:name="_Toc452473628"/>
      <w:bookmarkStart w:id="130" w:name="_Toc455578184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Antipsychotic medication prescription (BNF Chapter 4.2 Drugs used in psychoses and related disorders)</w:t>
      </w:r>
      <w:bookmarkEnd w:id="127"/>
      <w:bookmarkEnd w:id="128"/>
      <w:bookmarkEnd w:id="129"/>
      <w:bookmarkEnd w:id="130"/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131" w:name="_Toc444498713"/>
      <w:bookmarkStart w:id="132" w:name="_Toc452473691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7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Anti-psychotic medication presciption code list</w:t>
      </w:r>
      <w:bookmarkEnd w:id="131"/>
      <w:bookmarkEnd w:id="132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02"/>
        <w:gridCol w:w="7914"/>
      </w:tblGrid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code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name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labid Tablet (GlaxoSmithKline Consumer Healthcare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decanoate 100mg/ml Injec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6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20mg/1ml solution for injection ampo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7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tixol 100mg/1ml solution for injection ampoules (Generics (UK)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78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ecate 25mg/1ml solution for injection ampoules (Sanofi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81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tixol 50mg/0.5ml solution for injection ampoules (Generics (UK)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portil 50mg/ml Depot injection (JHC Healthcare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7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40mg/2ml solution for injection ampo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9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enanthate 25mg/ml Injec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ixol 20mg/ml Injection (Lundbec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4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deptin 2mg/ml Injection (Janssen-Cilag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4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potiazine palmitate 50mg/ml depot injec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78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tixol 20mg/1ml solution for injection ampoules (Generics (UK)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5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ixol -conc 100mg/ml Injection (Lundbec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8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ixol 20mg/1ml solution for injection ampoules (Lundbec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7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decanoate 25mg/1ml solution for injection ampoules (Hospira U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4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ecate 50mg/2ml solution for injection ampoules (Sanofi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3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portil Depot 50mg/1ml solution for injection ampoules (Sanofi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3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Xeplion 75mg/0.75ml suspension for injection pre-filled syringes (Janssen-Cilag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15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50mg/0.5ml solution for injection ampo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2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decanoate 25mg/ml Injec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13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ixol Low Volume 200mg/1ml solution for injection ampoules (Lundbec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53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decanoate 12.5mg/0.5ml solution for injection ampo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1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100mg/1ml solution for injection ampo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6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decanoate 25mg/1ml solution for injection ampo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2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decanoate 50mg/2ml solution for injection ampo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68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potiazine 50mg/1ml solution for injection ampo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2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spirilene 2mg/ml Injec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2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ecate 12.5mg/0.5ml solution for injection ampoules (Sanofi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39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potiazine 100mg/2ml solution for injection ampo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8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ixol Conc 100mg/1ml solution for injection ampoules (Lundbec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7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sytixol 40mg/2ml solution for injection ampoules (Generics (UK)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35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liperidone 150mg/1.5ml suspension for injection pre-filled syring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liperidone 100mg/1ml suspension for injection pre-filled syringes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83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iten enanthate 25mg/ml Injection (Sanofi-Synthelabo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45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ecate Concentrate 100mg/1ml solution for injection ampoules (Sanofi)</w:t>
            </w:r>
          </w:p>
        </w:tc>
      </w:tr>
      <w:tr w:rsidR="00BB016D" w:rsidRPr="00BF4B08" w:rsidTr="00DF5B2D">
        <w:trPr>
          <w:trHeight w:val="31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22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liperidone 50mg/0.5ml suspension for injection pre-filled syring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55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liperidone 75mg/0.75ml suspension for injection pre-filled syring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92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ecate 25mg/ml Injection (Sanofi-Synthelabo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19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ixol Conc 50mg/0.5ml solution for injection ampoule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4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ecate Concentrate 50mg/0.5ml solution for injection ampoule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3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200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48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portil Depot 100mg/2ml solution for injection ampoule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decanoate 20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1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Xeplion 50mg/0.5ml suspension for injection pre-filled syringe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7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decanoate 25mg/ml Injection (Antigen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1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decanoate 100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7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decanoate 100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3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Xeplion 150mg/1.5ml suspension for injection pre-filled syringe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Xeplion 100mg/1ml suspension for injection pre-filled syringe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2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ecate concentrate 100mg/ml Injection (Sanofi-Synthelabo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5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ixol 40mg/2ml solution for injection ampoule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39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decanoate 50mg/0.5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57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uclopenthixol acetate 50mg/ml oily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9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100mg/5ml sugar free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5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indole 2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22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oxiam 300mg Capsule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0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oxipride 75mg capsul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9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arine 100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8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omepromazine 6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0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indole 16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pixol acuphase 50mg/ml Oily injection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0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0mg Orodispersible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peridol 0.5mg Tablet (Lagap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9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arine 25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1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rap 10mg Tablet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2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0mg Orodispersible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08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eptil 25 tablets (Movianto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5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tepine 1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3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lactil 2.5mg Tablet (JHC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7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oral liquid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21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egrin 40mg Tablet (Sanofi-Synthelabo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3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tepi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1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50m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oxipride 300mg capsul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9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indole 12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0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Starter Pack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96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dolect 4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66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tindole 4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9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/ml Injection (Gen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3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ractil 25mg Tablet (Rhone-Poulenc Ror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3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lactil 10mg Tablet (JHC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365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2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1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7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cyazine 25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51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eptil 50 tablets (Movianto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2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peridol 1mg Tablet (Lagap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1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5mg Orodispersible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2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arine 50mg Tablet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11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thixe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3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rasidone 37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31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arine 50mg/ml Injection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9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12.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16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0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2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9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/5ml Liquid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74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quil 250microgram Tablet (Concord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86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100mg Tablet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25mg Tablet (Biorex Laborator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06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dolect 12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0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1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aractan 15mg Tablet (Roche Product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6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lactil 25mg Tablet (JHC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2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parine 50mg/5ml Liquid (Wyeth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1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dolect 16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9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5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3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5mg Orodispersible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65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peridol 0.5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1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0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25mg/5ml sugar free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50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tep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3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mozide 10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1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oxiam 150mg Capsule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0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25mg Tablet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8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oxipride 150mg capsul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50mg Tablet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3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inan 6mg Tablet (Link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9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100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51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rasidone 74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1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henazine 1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07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oxiam ir 75mg Capsule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6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ridazine 10m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2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tegrin 10mg Capsule (Sanofi-Synthelabo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6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tuda 37mg tablets (Sunovion Pharmaceuticals Europ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9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iten 1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8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peridol 1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7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10mg Tablet (Hawgree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25mg/5ml Oral solution (Hawgree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2867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zic 2mg/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50mg Tablet (Hawgree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21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2mg/5ml sugar free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02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7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lazine 1mg/ml Injection (Goldshield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03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mg/ml Liquid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0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2mg/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0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100mg suppository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9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mg/5ml sugar free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0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maleate 10mg modified release capsul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25mg Tablet (Hawgree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0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2mg/ml Liquid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7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2mg/ml Liquid (Hillcros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3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0mg/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9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mg/ml sugar free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90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phenazine 4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8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rtigon spansule 10 10mg Spansule (GlaxoSmithKline Consumer Healthcare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0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100mg Suppository (Rhone-Poulenc Ror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3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maleate 15mg modified release capsul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phenazine 2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7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/ml Injection (Antigen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66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10mg/ml concentrat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3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1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2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ctil 25mg Tablet (DDS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3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2mg/ml sugar free Liquid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45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phenazine 5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65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ctil 50mg Tablet (DDS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ccastem 3mg Tablet (Reckitt Benckiser Healthcare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49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dol 10mg/ml Liquid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7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9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100mg Tablet (Hawgree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ntazin 5mg/ml Injection (Goldshield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0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100mg/5m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2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mg/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9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/5ml Oral solution (Castlemead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5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 Tablet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84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ertigon spansule 15 15mg Spansule (GlaxoSmithKline Consumer Healthcare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4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12.5mg/ml Injection (Castlemead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/ml Injection (Antigen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ctil 100mg Tablet (DDS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1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8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lazine 10mg/ml Concentrate (Goldshield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37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.5mg/5ml sugar free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1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forte 100mg/5ml Oral suspension (Hawgree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 Tablet (Castlemead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0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00microgram Tablet (Lagap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42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4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mg/ml Liquid (Hillcros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mesilate 12.5mg/ml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2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dol 5mg/ml Injection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uclopenthixol decanoate 200mg/ml oily injec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pixol 200mg/ml Oily injection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5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arex 200mg Tablet (E R Squibb and Son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rstelin Tablet (GlaxoSmithKline Consumer Healthcare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ylcypromine with trifluoperazine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89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with tranylcypromine 1mg + 10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2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Liquid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5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ptafen m 2mg+10mg Tablet (Goldshield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32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phenazine 2mg with Amitriptyline 10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9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phenazine 2mg with Amitriptyline 25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0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mcolit 250 tablets (Essential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0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mcolit 400 modified-release tablets (Essential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adel 400mg modified-release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01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-Liquid 509m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40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adel 400mg modified-release tablets (Necessity Suppli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43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arbonate 20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adel 200mg modified-release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4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arbonate 400mg Modified-release tablet (Approved Prescription Service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16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enapine 10mg sublingual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82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arbonate 300mg Modified-release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45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adel 400mg modified-release tablets (DE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38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asal 300mg Tablet (Lagap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8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senapine 5mg sublingual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93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itrate 509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80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iadel 520mg/5ml liquid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6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itrate 1.018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49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itrate 520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arbonate 400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42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itrate 509mg/5ml oral solution (Cubic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ycrest 5mg sublingual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5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arbonate 450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skonum 450mg modified-release tablets (GlaxoSmithKline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-Liquid 1.018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4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arbonate 2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6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thium carbonate 200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7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200mg Tablet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88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200mg Modified-release tablet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0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sr 200mg Tablet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2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100mg Tablet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18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500mg/5ml Oral suspension (Martindal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gretol retard 200mg Modified-release tablet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9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sr 400mg Tablet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gretol retard 400mg Modified-release tablet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495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100mg Tablet (Berk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40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400mg Modified-release tablet (Lagap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5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400mg Modified-release tablet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58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isenta 500mg modified-release granules sachets (Desiti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21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proic acid 50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80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rbamazepine 200mg Modified-release tablet (Lagap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pisenta 1000mg modified-release granules sachets (Desiti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50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imonil retard 400mg Modified-release tablet (C P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6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akote 250mg gastro-resistant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0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proic acid 500mg gastro-resistant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5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akote 500mg gastro-resistant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proic acid 250mg gastro-resistant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1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10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3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zinan 25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1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iride 200mg tablets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1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53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uclopenthixol acetate 100mg/2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5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dol 5mg/1ml solution for injection ampoule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17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5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2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imozide 4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8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/5ml syrup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60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uclopenthixol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8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uclopenthixol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67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dol 10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17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5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2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5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pixol 10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18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/5ml oral solution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0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100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6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100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9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omepromazine 6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90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lactil Forte syrup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89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5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omepromaz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48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enace 1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15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enace 2mg/ml liquid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77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250micrograms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2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uclopenthixol decanoate 500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35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itil 200mg tablets (Pfizer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0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50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95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omepromazine 6.2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9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enquil 250microgram tablets (Concord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50mg/2ml solution for injection ampoule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2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.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19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7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enace 1.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6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88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07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pixol Conc 500mg/1ml solution for injection ampoule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94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18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or 200m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55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25mg/5ml syrup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49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100mg tablet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enperidol 250microgram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5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1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71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omepromazine 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0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2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iride 20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6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2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iride 20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92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dol 2mg/ml oral solution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ntazin 2mg tablets (AMCo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4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zinan 25mg/1ml solution for injection ampoule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9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 tablets (Thornton &amp; Ros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45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2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20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2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60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pixol 3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00microgram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08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omepromazine 25mg/1ml solution for injection ampoule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6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quil 250microgram tablets (Archimedes Pharm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92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50mg/2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0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lupentixol 3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25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omepromazine 3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7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1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2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iride 4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35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uclopenthixol decanoate 200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39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25mg/5ml syrup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0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pixol Acuphase 50mg/1ml solution for injection ampoule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84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zinan 25mg/1ml solution for injection ampoules (Lexon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8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cyazine 2.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0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iride 200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4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2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1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argactil 25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73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10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2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88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lactil 10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0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rap 4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1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entazin 4mg tablets (AMCo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205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.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3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50mg tablets (Thornton &amp; Ros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3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cyazin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18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48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enace 2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66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dol 5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2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3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.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14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27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uclopenthixol acetate 50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64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2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70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uclopenthixol 2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.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9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icyazine 1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iride 200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66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lmatil 200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3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.5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2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04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pixol 200mg/1ml solution for injection ampoule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enace 500microgram capsule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60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inan 6mg tablets (Archimedes Pharm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3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6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lmatil 400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93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omepromazine 25mg/1ml solution for injection ampoules (Wockhardt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lpiride 2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pixol 25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6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vomepromazine 25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53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pixol Acuphase 100mg/2ml solution for injection ampoule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8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azine 50mg/5ml syrup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43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enace 5mg/1ml solution for injection ampoule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36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pixol 2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5mg/1ml solution for injection ampoules (AMCo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0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0mg/5ml oral solution sugar free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81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10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5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25mg tablets (Phoenix Healthcare Distribution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8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100m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33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enace 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zic 5mg/5ml oral solution (Rosemo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3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ulactil 2.5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6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decanoate 50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8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operidol decanoate 100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8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dol decanoate 100mg/1ml solution for injection ampoule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9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aldol decanoate 50mg/1ml solution for injection ampoule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2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 (Dr Reddy's Laboratorie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0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lazine 1mg tablets (Lexon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55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 tablets (Mawdsley-Brooks &amp;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206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12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12.5mg/1ml solution for injection ampoules (AMCo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38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1mg/5ml oral solution sugar free (AMCo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7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42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 tablet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9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6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4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77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lazine 1mg tablets (Mercury Pharma Group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25mg suppositorie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4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 tablets (DE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55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 (IVAX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03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 (Sigma Pharmaceuticals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00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/5ml syrup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 suppositorie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57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 tablets (Sigma Pharmaceuticals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8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suppositori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7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5mg tablets (Lexon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25mg suppositori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1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1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9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lazine Forte 1mg/ml oral solution (Mercury Pharma Group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1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 tablets (Genesi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8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lazine 1mg/5ml syrup (Mercury Pharma Group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60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ziere 5mg tablets (Ashbourn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lazine 5mg tablets (Mercury Pharma Group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90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promazine 1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3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53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5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6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chlorperazine 12.5mg/1ml solution for injection ampo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4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fluoperazine 1mg/5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5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metil 12.5mg/1ml solution for injection ampoule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phenazine 2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5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rphenazine 4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7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zapine 2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1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200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88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50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0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Consta 25mg powder and solvent for suspension for injection vial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3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nprolide XL 5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6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2.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3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nprolide XL 40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80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zapine 1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88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2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21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50mg tablets (Ranbaxy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500microgram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2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XL 150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69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2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3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XL 300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4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nzapine 50mg/ml oral suspension (Britanni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54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lian 100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500microgram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21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1mg tablets (Generic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77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0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5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25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1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XL 400mg tablets (Lexon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02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50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30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aponex 10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0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ndate XL 20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3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2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19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nzapine 100mg tablets (Britanni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7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besque XL 300mg tablets (DB Ashbourn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50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4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nzapine 25mg tablets (Britanni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8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Consta 37.5mg powder and solvent for suspension for injection vial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8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1mg/ml oral solution (Otsuka Pharmaceuticals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1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ndate XL 40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piprazole 1mg/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0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300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6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1mg tablets (Kent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87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2.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1mg/ml oral solution sugar free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69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5mg tablets (Sigma Pharmaceuticals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01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15mg orodispersible tablets (Otsuka Pharmaceuticals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4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2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5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2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4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48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ndate XL 30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21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5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1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100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2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25mg tablets (Dr Reddy's Laboratories (UK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2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37.5mg powder and solvent for suspension for injection vial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9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2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00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Quicklet 2mg orodispersible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8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50mg powder and solvent for suspension for injection vial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5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15mg tablets (Otsuka Pharmaceuticals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4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4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6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300mg tablets (Arrow Generic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89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XL 200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13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5mg tablets (Otsuka Pharmaceuticals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5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Quicklet 3mg orodispersible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8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zapine 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9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6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67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500microgram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11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zaril 100mg tablet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95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Invega 6mg modified-release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95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Quicklet 4mg orodispersible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55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12.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2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125micrograms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0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9.75mg/1.3ml solution for injection vials (Otsuka Pharmaceuticals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82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3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0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Maintena 400mg powder and solvent for suspension for injection vials (Otsuka Pharmaceuticals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7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1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70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300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6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4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3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2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nzapine 200mg tablets (Britanni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3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25mg powder and solvent for suspension for injection vial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3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6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lian 50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200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84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00mg tablets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06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2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7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piprazole 1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1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XL 50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1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XL 50mg tablets (Sigma Pharmaceuticals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8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400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7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besque XL 200mg tablets (DB Ashbourn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82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2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8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Quicklet 1mg orodispersible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2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200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20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5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07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12.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23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aponex 2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8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500microgram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2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1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71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liperidone 3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82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Quicklet 500microgram orodispersible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3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3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2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1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87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30mg tablets (Otsuka Pharmaceuticals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04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zap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93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0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58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4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485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25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48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100mg/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1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150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7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2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9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ndate XL 5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42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XL 50mg tablets (DE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50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liperidone 9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2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4mg tablets (Alm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1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liperidone 6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53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rolak XL 400mg tablets (Accord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6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piprazol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2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2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9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lian 200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17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50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57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lian 100mg/ml oral solution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6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200mg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83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2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5mg tablets (Mawdsley-Brooks &amp;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65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2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1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3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4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piprazole 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83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500microgram tablets (A A H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8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2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74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besque XL 400mg tablets (DB Ashbourn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6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1mg/ml liquid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5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piprazole 400mg powder and solvent for suspension for injection vial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5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besque XL 50mg tablets (DB Ashbourn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6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Consta 50mg powder and solvent for suspension for injection vial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95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zaril 25mg tablet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09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piprazole 15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24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zapine 50mg/ml oral suspens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23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roquel XL 400mg tablets (AstraZenec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5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2mg tablets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60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10mg orodispersible tablets (Otsuka Pharmaceuticals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07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nzapine 50mg tablets (Britannia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7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piprazole 10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37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piprazole 9.75mg/1.3ml solution for injection vial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34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1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5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bilify 10mg tablets (Otsuka Pharmaceuticals (U.K.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70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isulpride 100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2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1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3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3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56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piprazole 3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idone 1mg/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0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lian 400 tablets (Sanofi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44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sperdal Consta 50mg powder and solvent for suspension for injection vial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0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Quetiapine 15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42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embonate 300mg powder and solvent for suspension for injection vial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9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embonate 210mg powder and solvent for suspension for injection vial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26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adhera 300mg powder and solvent for suspension for injection vial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9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0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10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5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2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0mg orodispersibl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6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0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54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265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0mg oral lyophilisate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4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.5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9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5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1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5mg orodispersibl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40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15mg Velotab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71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5mg Velotab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5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.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96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7.5mg tablet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1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9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88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10mg Velotab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16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20mg tablet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0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5mg oral lyophilisate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00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.5mg tablets (Aspire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4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5mg orodispersibl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6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5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27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.5mg/5ml oral suspension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48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alasta 5mg orodispersible tablets (Consilient Health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7.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8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431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0mg powder for solution for injection vial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85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82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10mg tablet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147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0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5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0mg oral lyophilisate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45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2.5mg tablet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5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10mg powder for solution for injection vial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76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15mg tablet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072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20mg orodispersibl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83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20mg Velotab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24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yprexa 5mg tablet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6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5mg oral lyophilisate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102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50</w:t>
            </w:r>
          </w:p>
        </w:tc>
        <w:tc>
          <w:tcPr>
            <w:tcW w:w="7914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lanzapine 15mg tablets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133" w:name="_Toc444498655"/>
      <w:bookmarkStart w:id="134" w:name="_Toc452473155"/>
      <w:bookmarkStart w:id="135" w:name="_Toc452473629"/>
      <w:bookmarkStart w:id="136" w:name="_Toc455578185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Central nervous system (CNS) stimulant prescription (BNF Chapter 4.4 CNS simulants and drugs used for attention deficit hyperactivity disorder)</w:t>
      </w:r>
      <w:bookmarkEnd w:id="133"/>
      <w:bookmarkEnd w:id="134"/>
      <w:bookmarkEnd w:id="135"/>
      <w:bookmarkEnd w:id="136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Prescription of CNS medication was rare in the CPRD (e.g. ≤1% prevalence) and therefore was included in the other psychotropic medications category.</w:t>
      </w:r>
    </w:p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137" w:name="_Toc444498714"/>
      <w:bookmarkStart w:id="138" w:name="_Toc452473692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8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CNS stimulant prescription code list</w:t>
      </w:r>
      <w:bookmarkEnd w:id="137"/>
      <w:bookmarkEnd w:id="138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515"/>
        <w:gridCol w:w="7501"/>
      </w:tblGrid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name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code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6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illescon Tablet (Boehringer Ingelheim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0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20mg tablets (Shire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58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attera 60mg capsules (Eli Lilly and Company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9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xl 20mg Capsule (Celltech Pharma Europe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23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1mg/ml oral liquid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50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20mg modified-release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27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emoline 20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8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olital 20mg Tablet (Laboratories For Applied Biology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390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50mg modified-release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91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5mg tablets (Shire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94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10mg tablets (Shire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omoxetine 25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5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certa XL 27mg tablets (Janssen-Cilag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46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27mg modified-release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0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5mg modified-release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57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lvanse 30mg capsules (Shire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4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attera 25mg capsules (Eli Lilly and Company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800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toride XL 36mg tablets (Sandoz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623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edrine 15mg Spansules (Imported (United States)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233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54mg modified-release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00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omoxetine 10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6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attera 100mg capsules (Eli Lilly and Company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742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lvanse 70mg capsules (Shire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01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attera 40mg capsules (Eli Lilly and Company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613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Xenidate XL 36mg tablets (Generics (UK)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omoxetine 60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800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ffeine iodide liquid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27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omoxetine 80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31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XL 30mg capsules (Shire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0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5mg/5ml oral solu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43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omoxetine 40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32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afinil 100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58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quilyn 20mg tablets (Genesis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4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illescon Liquid (Boehringer Ingelheim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4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5mg/5ml oral solution sugar free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972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lintane hydrochloride with vitamins liquid</w:t>
            </w:r>
          </w:p>
        </w:tc>
      </w:tr>
      <w:tr w:rsidR="00BB016D" w:rsidRPr="00BF4B08" w:rsidTr="00DF5B2D">
        <w:trPr>
          <w:trHeight w:val="31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549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with amfetamine 10mg with 1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453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5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92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attera 80mg capsule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4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XL 60mg capsule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98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XL 50mg capsule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7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talin 10mg tablet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33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2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3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omoxetine 10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9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rophet 20mg Capsule (3M Health 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65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XL 20mg capsule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4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vigil 10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05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methylphenidate 10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3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12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omoxetine 18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392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fetamine 10mg / Dexamfetamine 10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65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XL 40mg capsule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101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5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3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lvanse 50mg capsules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8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15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7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certa 54mg modified-release tablets (Imported (Belgium)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9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with amfetamine 10mg with 10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51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40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87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atoride XL 54mg tablets (Sandoz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36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11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attera 10mg capsule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02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affeine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27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XL 30mg capsule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212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10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67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15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91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10mg/5ml oral solution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173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quilyn 10mg tablets (Genesi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69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sdexamfetamine 5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6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XL 20mg capsules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4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30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62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XL 10mg capsule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78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sdexamfetamine 70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1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rophet 12.5mg Capsule (3M Health 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593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XL 5mg capsule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32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rattera 18mg capsules (Eli Lilly and Company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175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dafinil 20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713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talin-SR 20mg tablets (Imported (United States)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53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20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65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XL 30mg capsule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097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5mg tablet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81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vigil 200mg tablets (Teva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747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lvanse 30mg capsules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54804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XL 10mg capsules (DE Pharmaceuticals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481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amfetamine 10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607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5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161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quilyn 5mg tablets (Genesi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98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urophet 7.5mg Capsule (3M Health 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07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lphenidate 18mg modified-releas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512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exedrine 5mg tablets (Auden McKenzie (Pharma Divis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61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XL 10mg capsule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237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10mg tablet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10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certa XL 18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46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sym XL 10mg capsules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910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kinet 20mg tablets (Flynn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11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oncerta XL 36mg tablets (Janssen-Cilag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515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987</w:t>
            </w:r>
          </w:p>
        </w:tc>
        <w:tc>
          <w:tcPr>
            <w:tcW w:w="7501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sdexamfetamine 30mg capsules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139" w:name="_Toc444498656"/>
      <w:bookmarkStart w:id="140" w:name="_Toc452473156"/>
      <w:bookmarkStart w:id="141" w:name="_Toc452473630"/>
      <w:bookmarkStart w:id="142" w:name="_Toc455578186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Dementia medication prescription (BNF Chapter 4.11 Dementia drugs)</w:t>
      </w:r>
      <w:bookmarkEnd w:id="139"/>
      <w:bookmarkEnd w:id="140"/>
      <w:bookmarkEnd w:id="141"/>
      <w:bookmarkEnd w:id="142"/>
    </w:p>
    <w:p w:rsidR="00BB016D" w:rsidRPr="00BF4B08" w:rsidRDefault="00BB016D" w:rsidP="00BB016D">
      <w:pPr>
        <w:rPr>
          <w:szCs w:val="20"/>
          <w:lang w:val="en-US"/>
        </w:rPr>
      </w:pPr>
      <w:r w:rsidRPr="00BF4B08">
        <w:rPr>
          <w:szCs w:val="20"/>
          <w:lang w:val="en-US"/>
        </w:rPr>
        <w:t>Prescription of dementia medication was rare in the CPRD (e.g. ≤1% prevalence) and therefore was included in the other psychotropic medications category.</w:t>
      </w:r>
    </w:p>
    <w:p w:rsidR="00BB016D" w:rsidRPr="00BF4B08" w:rsidRDefault="00BB016D" w:rsidP="00BB016D">
      <w:pPr>
        <w:rPr>
          <w:szCs w:val="20"/>
          <w:lang w:val="en-US"/>
        </w:rPr>
      </w:pPr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143" w:name="_Toc444498715"/>
      <w:bookmarkStart w:id="144" w:name="_Toc452473693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39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Dementia medication code list</w:t>
      </w:r>
      <w:bookmarkEnd w:id="143"/>
      <w:bookmarkEnd w:id="144"/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469"/>
        <w:gridCol w:w="7547"/>
      </w:tblGrid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code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name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363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bixa 20mg tablets (Lundbec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3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lon 13.3mg/24hours transdermal patches (Novartis Pharmaceuticals U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25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mantine 10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51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3mg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29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amine 20mg/5ml oral solution sugar free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723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6mg capsules (Waymade Healthcare Plc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8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oleze 9.5mg/24hours transdermal patches (Focus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36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bixa tablets treatment initiation pack (Lundbec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631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13.3mg/24hours transdermal patches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13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9.5mg/24hours transdermal patches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771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3mg capsules (Dr Reddy's Laboratories (UK)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404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lon 4.5mg capsules (Novartis Pharmaceuticals U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71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rastig 9.5mg/24hours transdermal patches (Teva U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7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1mg/ml oral solution sugar free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88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inyl XL 24mg capsules (Shire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35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amine 12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9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ex XL 8mg capsules (Creo Pharma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62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rastig 4.6mg/24hours transdermal patches (Teva U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654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amine 8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5mg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1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lon 6mg capsules (Novartis Pharmaceuticals UK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69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4.6mg/24hours transdermal patches (A A H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48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sya XL 8mg capsules (Consilient Health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44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5mg orodispersible tablets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928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lon 4.5mg capsules (Waymade Healthcare Plc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8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2mg/ml oral solut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709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10mg tablets (A A H Pharmaceuticals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871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10mg/5ml oral suspension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72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talin XL 24mg capsules (Aspire Pharma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361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amine 24mg modified-release capsules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47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cumor XL 24mg capsules (Generics (UK)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139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bixa 10mg tablets (DE Pharmaceuticals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164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lzest 9.5mg/24hours transdermal patches (Dr Reddy's Laboratories (UK)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92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10mg orodispersible tablets (Consilient Health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848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cept Evess 5mg orodispersible tablets (Eisai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493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ex XL 24mg capsules (Creo Pharma Ltd)</w:t>
            </w:r>
          </w:p>
        </w:tc>
      </w:tr>
      <w:tr w:rsidR="00BB016D" w:rsidRPr="00BF4B08" w:rsidTr="00DF5B2D">
        <w:trPr>
          <w:trHeight w:val="31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288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inyl 4mg/ml oral solution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96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bixa 5mg/pump actuation oral solution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94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10mg tablets (Accord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cept 10mg tablets (Eisai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1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lon 3mg capsule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92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venta XL 8mg capsules (Fontus Health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18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amine 4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444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lon 4.6mg/24hours transdermal patche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8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inyl XL 8mg capsules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421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talin XL 8mg capsules (Aspire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255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amine 8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1.5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54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inyl 4mg tablets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385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mdatine 1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54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lon 1.5mg capsule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09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amine 16mg modified-release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188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cept Evess 10mg orodispersible tablets (Eisai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34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inyl 12mg tablets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709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talin XL 16mg capsules (Aspire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31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1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921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uventa XL 24mg capsules (Fontus Health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82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2mg/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95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lon 9.5mg/24hours transdermal patches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015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sya XL 24mg capsules (Consilient Health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4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cept 5mg tablets (Waymade Healthcare Plc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0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bixa 10mg tablets (Lundbec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993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alantex XL 16mg capsules (Creo Pharma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97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4.6mg/24hours transdermal patche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60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5mg tablets (Zentiva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088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10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0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ricept 5mg tablets (Eisai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33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oleze 4.6mg/24hours transdermal patches (Focus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06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inyl 8mg tablets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752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4.5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97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mantine 5mg+10mg+15mg+20mg Tablet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79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5mg orodispersible tablets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10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5mg tablets (Alliance Healthcare (Distribution)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4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inyl XL 16mg capsules (Shire Pharmaceuticals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24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mantine 20mg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55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xelon 2mg/ml oral solution (Novartis Pharmaceutical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786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ivastigmine 6mg capsule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837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mantine 10mg/ml oral solution sugar free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443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nepezil 10mg orodispersible tablets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18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emdatine 20mg tablets (Actavis UK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843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inkyo 120mg tablets (Ceuta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120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Ginkyo 50mg tablets (Ceuta Healthcare Ltd)</w:t>
            </w:r>
          </w:p>
        </w:tc>
      </w:tr>
      <w:tr w:rsidR="00BB016D" w:rsidRPr="00BF4B08" w:rsidTr="00DF5B2D">
        <w:trPr>
          <w:trHeight w:val="285"/>
        </w:trPr>
        <w:tc>
          <w:tcPr>
            <w:tcW w:w="1469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128</w:t>
            </w:r>
          </w:p>
        </w:tc>
        <w:tc>
          <w:tcPr>
            <w:tcW w:w="7547" w:type="dxa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althAid Ginko Vital (Biloba) 5g capsules (HealthAid Ltd)</w:t>
            </w:r>
          </w:p>
        </w:tc>
      </w:tr>
    </w:tbl>
    <w:p w:rsidR="00BB016D" w:rsidRDefault="00BB016D" w:rsidP="00BB016D">
      <w:pPr>
        <w:spacing w:after="160" w:line="259" w:lineRule="auto"/>
      </w:pPr>
      <w:bookmarkStart w:id="145" w:name="_Toc444498657"/>
      <w:bookmarkStart w:id="146" w:name="_Toc452473157"/>
      <w:r>
        <w:lastRenderedPageBreak/>
        <w:br w:type="page"/>
      </w:r>
    </w:p>
    <w:p w:rsidR="00BB016D" w:rsidRPr="00BF4B08" w:rsidRDefault="00BB016D" w:rsidP="00BB016D">
      <w:pPr>
        <w:spacing w:before="1060" w:beforeAutospacing="1" w:after="1060" w:afterAutospacing="1"/>
        <w:ind w:left="792"/>
        <w:outlineLvl w:val="2"/>
        <w:rPr>
          <w:rFonts w:eastAsia="Times New Roman"/>
          <w:b/>
          <w:bCs/>
          <w:kern w:val="36"/>
          <w:szCs w:val="20"/>
          <w:lang w:val="en-US"/>
        </w:rPr>
      </w:pPr>
      <w:bookmarkStart w:id="147" w:name="_Toc452473631"/>
      <w:bookmarkStart w:id="148" w:name="_Toc455578187"/>
      <w:r w:rsidRPr="00BF4B08">
        <w:rPr>
          <w:rFonts w:eastAsia="Times New Roman"/>
          <w:b/>
          <w:bCs/>
          <w:kern w:val="36"/>
          <w:szCs w:val="20"/>
          <w:lang w:val="en-US"/>
        </w:rPr>
        <w:lastRenderedPageBreak/>
        <w:t>Hypnotics and anxiolytics prescription (BNF Chapters 4.1 Hypnotics and anxiolytics)</w:t>
      </w:r>
      <w:bookmarkEnd w:id="145"/>
      <w:bookmarkEnd w:id="146"/>
      <w:bookmarkEnd w:id="147"/>
      <w:bookmarkEnd w:id="148"/>
    </w:p>
    <w:p w:rsidR="00BB016D" w:rsidRPr="00BF4B08" w:rsidRDefault="00BB016D" w:rsidP="00BB016D">
      <w:pPr>
        <w:pStyle w:val="Caption"/>
        <w:rPr>
          <w:b w:val="0"/>
          <w:szCs w:val="20"/>
          <w:lang w:val="en-US"/>
        </w:rPr>
      </w:pPr>
      <w:bookmarkStart w:id="149" w:name="_Toc444498716"/>
      <w:bookmarkStart w:id="150" w:name="_Toc452473694"/>
      <w:proofErr w:type="gramStart"/>
      <w:r>
        <w:t>eTable</w:t>
      </w:r>
      <w:proofErr w:type="gramEnd"/>
      <w:r>
        <w:t xml:space="preserve">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40</w:t>
      </w:r>
      <w:r>
        <w:rPr>
          <w:noProof/>
        </w:rPr>
        <w:fldChar w:fldCharType="end"/>
      </w:r>
      <w:r>
        <w:t xml:space="preserve">. </w:t>
      </w:r>
      <w:r w:rsidRPr="00BF4B08">
        <w:rPr>
          <w:szCs w:val="20"/>
          <w:lang w:val="en-US"/>
        </w:rPr>
        <w:t>Hypnotics and anxiolytics prescription code list</w:t>
      </w:r>
      <w:bookmarkEnd w:id="149"/>
      <w:bookmarkEnd w:id="15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66"/>
        <w:gridCol w:w="6609"/>
      </w:tblGrid>
      <w:tr w:rsidR="00BB016D" w:rsidRPr="00BF4B08" w:rsidTr="00DF5B2D">
        <w:trPr>
          <w:trHeight w:val="315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code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duct name</w:t>
            </w:r>
          </w:p>
        </w:tc>
      </w:tr>
      <w:tr w:rsidR="00BB016D" w:rsidRPr="00BF4B08" w:rsidTr="00DF5B2D">
        <w:trPr>
          <w:trHeight w:val="315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43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braxin Tablet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4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idinium bromide with Chlordiazepoxide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8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10mg Tablet (DDS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29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brium 10mg Tablet (ICN Pharmaceuticals France S.A.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2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5mg Capsule (DDS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7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irone 5mg tablets (Actavi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51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2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7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5mg Tablet (DDS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8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brium 10mg Capsule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36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etazolam 30mg Capsul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91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brium 10mg Capsule (ICN Pharmaceuticals France S.A.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7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10mg Capsule (Approved Prescription Service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4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xazepam 10mg Tablet (IVAX Pharmaceutical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95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xotan 1.5mg Tablet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5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xon 15mg Capsule (Beecham Research Laboratorie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4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xazepam 30mg Capsul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brium 5mg Capsule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42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mazepam 1.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38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25mg Tablet (DDS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46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azepam 5mg Capsul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2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10mg Capsule (DDS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13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nxon 30mg Capsule (Beecham Research Laboratorie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23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brium 25mg Tablet (ICN Pharmaceuticals France S.A.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6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brium 100mg Injection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5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2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44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irone 10mg tablet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0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5mg Capsule (Approved Prescription Service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9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ar 5mg tablets (IXL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4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brium 5mg Tablet (ICN Pharmaceuticals France S.A.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9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Ketazolam 15mg Capsul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27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xanid 10mg Tablet (M A Steinhard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10mg Capsule (IVAX Pharmaceutical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2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probamate 40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4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irone 5mg tablets (Generics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4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mazepam 3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7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ibrium 5mg Capsule (ICN Pharmaceuticals France S.A.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8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irone 1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4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88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irone 5mg Tablet (Galen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4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xide 1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2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xazepam 30mg Table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72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exotan 3mg Tablet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5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irone 10mg Tablet (Galen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09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irone 5mg tablet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00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ar 10mg tablets (IXL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89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entrax 10mg Tablet (Parke-davis Research Laboratorie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0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ar 10mg tablets (Lexon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00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diazepozide 100mg injec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irone 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79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azepam 10mg Capsul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0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Oxazepam 15mg Tablet (IVAX Pharmaceutical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84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spirone 10mg tablets (Actavi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8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Frisium 10mg Capsule (Aventis Pharma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bazam 1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4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5mg suppository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82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20mg rectal tub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esolid 10mg Rectal tubes (Dumex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51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ium 10mg Suppository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6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ium 5mg/ml Injection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4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5mg Rectal tubes (Hillcross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69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ium 5mg Suppository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8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10mg Suppository (Sinclair IS Pharma Plc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73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rectubes 20mg Rectal tubes (C P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ancopal 200mg Tablet (Sanofi-Synthelabo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03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mezanone 20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48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nil 200mg Tablet (Wyeth Pharmaceutical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3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probamate 200mg Table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quanil 400mg Tablet (Wyeth Pharmaceutical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64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ilonorm 400mg Tablet (Wallace Manufacturing Chemis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26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al Sodium 100mg capsules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77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barbital sodium 5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54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barbital sodium 20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53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nal Sodium 50mg capsules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41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dium amytal 60mg Tablet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41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dium Amytal 60mg capsules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14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barbital sodium 6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58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yclobarbitone calcium 20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77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barbital sodium 250mg injec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47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dium amytal 200mg Tablet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4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ytal 200mg Tablet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barbital 3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61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ecobarbital sodium 10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10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barbital 1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74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dium amytal 250mg Injection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1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ytal 30mg Tablet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1561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barbital 20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2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dium amytal 500mg Injection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0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ytal 15mg Tablet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61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barbital 10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4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ytal 100mg Tablet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2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uinal 100mg Pulvules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41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barbital sodium 6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46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mobarbital 50mg / Secobarbital sodium 5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47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dium Amytal 200mg capsules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3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hiopental 500mg powder for solution for injection vial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02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movane 7.5mg tablets (Lexon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56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4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43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amet 1mg Capsule (Wyeth Pharmaceutical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40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tablet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500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51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1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30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2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7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 tablets (Kent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2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2.5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32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axane 30mg Capsule (M A Steinhard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2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movane 7.5mg tablets (Sanofi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11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4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20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500mg/5ml oral solution sugar fre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2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ludar 200mg Tablet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5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leze 3.75 tablets (Opus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3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200mg/5ml paediatric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07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500mg/5ml Mixture (Rosemont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20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ormonoct 1mg Tablet (Hoechst Marion Roussel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77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Tablet (DDS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4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 tablet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208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10mg Tablet (Winthrop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18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600mg/5ml oral solution BP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9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6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843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6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1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5mg/5ml oral solution (Drug Tariff Special Order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1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1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29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500microgram tablet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3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ral betaine 707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36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50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10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85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mnwell 707mg film coated Tablet (Huntley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48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2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12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ilnoct 5mg tablets (Sanofi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84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10mg tablets (Generics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4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500microgram tablets (Generics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3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dium oxybate 500mg/ml oral solution sugar fre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9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5mg tablets (IVAX Pharmaceutical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2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57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200mg/5ml oral solution BP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00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betaine 707mg tablet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5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 tablets (Sandoz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57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betaine 707mg tablets (Marlboroug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8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gadon 5mg Tablet (ICN Pharmaceuticals France S.A.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76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300mg/5ml oral solution BP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movane LS 3.75mg tablets (Sanofi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6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Tablet (Berk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5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tablets (Wockhardt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9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dos 5mg Tablet (Rorer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92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2.5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97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5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7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5mg tablet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57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500microgram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53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tassium bromide &amp; valerian mxtir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99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3mg modified-release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47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92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elldorm 143.3mg/5ml elixir (Marlboroug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66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1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06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6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24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3mg orodispersible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30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azolam 0.125mg Tablet (Berk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9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prazolam 1mg tablets (Zentiva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82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azolam 0.25mg Tablet (Berk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23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Capsul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1mg Capsul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95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clofos 500mg/5ml Oral solution (UCB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66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 tablets (Generics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53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10mg tablets (IVAX Pharmaceutical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1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 tablet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24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50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289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500mg/5ml mixture BP 2000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0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Welldorm 707mg tablets (Marlboroug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26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ircadin 2mg modified-release tablets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02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2.5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68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1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71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10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93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 tablets (Almus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3489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 tablets (Kent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05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 tablets (IVAX Pharmaceutical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04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 tablets (IVAX Pharmaceutical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51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clofos 500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84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urem 5mg Capsule (Galen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14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ytalonin 3mg Tablet (IDIS World Medicine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79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28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3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025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1mg/1ml oral liquid sugar fre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1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1mg tablets (Generics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9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10mg tablet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Xyrem 500mg/ml oral solution (UCB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29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ctamid 1mg Tablet (Schering Health Care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207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2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8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tablets (Teva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aleplon 5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5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aleplon 1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9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9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1g/5ml oral solution BP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5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tablets (Ranbaxy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Capsul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2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7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 tablets (PLIVA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85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leze 7.5 tablets (Opus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740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1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000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250mg/5ml oral solution BP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21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 tablets (Actavi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13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 tablets (Actavi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57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azolam 125microgram Table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32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Remnos 10mg Tablet (DDS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gadon 5mg Capsule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22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1mg/ml sugar free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56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10mg tablets (Teva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19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2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8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10mg Table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45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ogadon 5mg tablets (Med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2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 tablets (Teva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09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2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897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thyprylone 200mg Table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64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7.5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9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Table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5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prazolam 1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5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1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59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nata 5mg capsules (Med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22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5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30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nata 10mg capsules (Meda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81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25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3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74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tilnoct 10mg tablets (Sanofi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06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1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14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3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5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octec 500mg Capsule (E R Squibb and Son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639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1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7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 tablets (Generics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77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piclone 3.75mg tablets (Teva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69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5mg tablets (Teva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9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1mg tablets (Genus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0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tablets (Generics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138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5mg tablets (Actavi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hloral hydrate 143.3mg/5ml oral solution BP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69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3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6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3mg modified-release capsules (Imported (United States)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azolam 250microgram Table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78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5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167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itrazepam 2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8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500microgram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3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1mg Tablet (Wyeth Pharmaceutical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690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riazolam (roi) 125microgram Table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986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5mg Tablet (Winthrop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3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Lormetazepam 500microgram tablets (Genus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5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olpidem 1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79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otassium bromide &amp; chloral mixtur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87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mnite 2.5mg/5ml oral suspension (Norgine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774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chloralphenazone 65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5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chloralphenazone 225mg/5ml oral solut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36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io-Melatonin 3mg tablets (Imported (Denmark)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20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latonin 2mg modified-release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62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utobarbital 10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344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neryl 100mg tablets (Flynn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77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Bromazepam 3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70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Evacalm 5mg Tablet (Unimed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40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ium 2mg Tablet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3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ium 5mg Tablet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9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5mg Tablet (Berk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834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2mg Tablet (Cross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307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lis 5mg Capsule (Galen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5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2mg Tablet (Regent Laboratorie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904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1mg/5m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040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ium 10mg Tablet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20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5mg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32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ium 2mg/5ml Oral solution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87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2mg Tablet (Berk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513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2mg Tablet (M &amp; A Pharmachem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6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5mg Tablet (Cross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7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2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29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ium 5mg Capsule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016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Valium 2mg Capsule (Roche Product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469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10mg Tablet (M &amp; A Pharmachem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65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ensine 10mg Tablet (Rorer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1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azepam 1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energan 25mg tablets (Sanofi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996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energan 25mg tablets (DE Pharmaceutical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5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energan Nightime 25mg tablets (Sanofi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ethazine hydrochloride 2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705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ethazine 50mg/2ml solution for injection ampo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83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energan 25mg tablets (Lexon (UK)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83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ethiazole 31.5mg/ml oral solution sugar free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49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eminevrin 192mg capsules (AstraZeneca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917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ethiazole 192mg capsules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535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ethiazole 157.5mg/5ml oral solution sugar fre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6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Clomethiazole 192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08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arax 10mg/5ml Oral solution (Pfizer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344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droxyzine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68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arax 25mg Tablet (Pfizer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1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arax 10mg Tablet (Pfizer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472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arax 25mg tablets (Alliance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13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ytol one a night 50mg Tablet (Stafford-Miller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100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ethazine hydrochloride 2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810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ytol 25mg Tablet (GlaxoSmithKline Consumer Healthcare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75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ytol 25mg Tablet (Stafford-Miller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304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Nytol 25mg Tablet (Stafford-Miller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498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Diphenydramine 50mg caps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54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droxyzine 25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35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ominex 20mg tablets (Actavis UK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2109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dinex 10mg/5ml Oral solution (Wyeth Consumer Healthcare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5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Atarax 10mg tablets (Alliance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778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Ucerax 25mg tablets (UCB Pharma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7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Hydroxyzine 1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4047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Sleep aid 50mg Tablet (A A H Pharmaceuticals Ltd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846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ethazine 25mg/1ml solution for injection ampoule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61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energan 5mg/5ml elixir (Sanofi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lastRenderedPageBreak/>
              <w:t>62590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ethazine 25mg/5ml oral suspension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91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energan 10mg tablets (Sanofi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5437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henergan 25mg/1ml solution for injection ampoules (Sanofi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5561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ethazine hydrochloride 10mg tablets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1998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Promethazine 5mg/5ml oral solution sugar free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31889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Ziz 10mg tablets (Chatfield Laboratories)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464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Meprobamate with bendroflumethiazide Tablet</w:t>
            </w:r>
          </w:p>
        </w:tc>
      </w:tr>
      <w:tr w:rsidR="00BB016D" w:rsidRPr="00BF4B08" w:rsidTr="00DF5B2D">
        <w:trPr>
          <w:trHeight w:val="300"/>
        </w:trPr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8303</w:t>
            </w:r>
          </w:p>
        </w:tc>
        <w:tc>
          <w:tcPr>
            <w:tcW w:w="0" w:type="auto"/>
            <w:noWrap/>
            <w:hideMark/>
          </w:tcPr>
          <w:p w:rsidR="00BB016D" w:rsidRPr="00BF4B08" w:rsidRDefault="00BB016D" w:rsidP="00DF5B2D">
            <w:pPr>
              <w:rPr>
                <w:szCs w:val="20"/>
                <w:lang w:val="en-US"/>
              </w:rPr>
            </w:pPr>
            <w:r w:rsidRPr="00BF4B08">
              <w:rPr>
                <w:szCs w:val="20"/>
                <w:lang w:val="en-US"/>
              </w:rPr>
              <w:t>Tenavoid Tablet (Edwin Burgess Ltd)</w:t>
            </w:r>
          </w:p>
        </w:tc>
      </w:tr>
    </w:tbl>
    <w:p w:rsidR="00BB016D" w:rsidRPr="00BF4B08" w:rsidRDefault="00BB016D" w:rsidP="00BB016D">
      <w:pPr>
        <w:rPr>
          <w:szCs w:val="20"/>
          <w:lang w:val="en-US"/>
        </w:rPr>
      </w:pPr>
    </w:p>
    <w:sectPr w:rsidR="00BB016D" w:rsidRPr="00BF4B0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B016D" w:rsidRDefault="00BB016D" w:rsidP="00BB016D">
      <w:r>
        <w:separator/>
      </w:r>
    </w:p>
  </w:endnote>
  <w:endnote w:type="continuationSeparator" w:id="0">
    <w:p w:rsidR="00BB016D" w:rsidRDefault="00BB016D" w:rsidP="00BB01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B016D" w:rsidRDefault="00BB016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B016D" w:rsidRDefault="00BB016D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B016D" w:rsidRDefault="00BB016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B016D" w:rsidRDefault="00BB016D" w:rsidP="00BB016D">
      <w:r>
        <w:separator/>
      </w:r>
    </w:p>
  </w:footnote>
  <w:footnote w:type="continuationSeparator" w:id="0">
    <w:p w:rsidR="00BB016D" w:rsidRDefault="00BB016D" w:rsidP="00BB016D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B016D" w:rsidRDefault="00BB016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B016D" w:rsidRPr="00BB016D" w:rsidRDefault="00BB016D" w:rsidP="00BB016D">
    <w:pPr>
      <w:pStyle w:val="Header"/>
      <w:jc w:val="right"/>
      <w:rPr>
        <w:i/>
      </w:rPr>
    </w:pPr>
    <w:r>
      <w:rPr>
        <w:i/>
      </w:rPr>
      <w:t>Taylor et al.</w:t>
    </w:r>
    <w:bookmarkStart w:id="151" w:name="_GoBack"/>
    <w:bookmarkEnd w:id="151"/>
    <w:r>
      <w:rPr>
        <w:i/>
      </w:rPr>
      <w:t xml:space="preserve"> 2016. </w:t>
    </w:r>
    <w:r w:rsidRPr="00BB016D">
      <w:rPr>
        <w:i/>
      </w:rPr>
      <w:t>The effectiveness of varenicline versus nicotine replacement therapy on long-term smoking cessation in primary care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B016D" w:rsidRDefault="00BB016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2315E9"/>
    <w:multiLevelType w:val="hybridMultilevel"/>
    <w:tmpl w:val="F51E1610"/>
    <w:lvl w:ilvl="0" w:tplc="08090015">
      <w:start w:val="1"/>
      <w:numFmt w:val="upperLetter"/>
      <w:lvlText w:val="%1."/>
      <w:lvlJc w:val="left"/>
      <w:pPr>
        <w:ind w:left="1080" w:hanging="360"/>
      </w:p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AA75694"/>
    <w:multiLevelType w:val="multilevel"/>
    <w:tmpl w:val="8D2686F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FF06948"/>
    <w:multiLevelType w:val="multilevel"/>
    <w:tmpl w:val="F7481366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1566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24981E9F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7F35CF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3BF145B3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5D1370D2"/>
    <w:multiLevelType w:val="hybridMultilevel"/>
    <w:tmpl w:val="4AFE5824"/>
    <w:lvl w:ilvl="0" w:tplc="5AC25924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DFD08DD"/>
    <w:multiLevelType w:val="multilevel"/>
    <w:tmpl w:val="58EA78E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upperLetter"/>
      <w:lvlText w:val="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74EC64B4"/>
    <w:multiLevelType w:val="multilevel"/>
    <w:tmpl w:val="A65230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8"/>
  </w:num>
  <w:num w:numId="2">
    <w:abstractNumId w:val="7"/>
  </w:num>
  <w:num w:numId="3">
    <w:abstractNumId w:val="0"/>
  </w:num>
  <w:num w:numId="4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6"/>
  </w:num>
  <w:num w:numId="13">
    <w:abstractNumId w:val="3"/>
  </w:num>
  <w:num w:numId="14">
    <w:abstractNumId w:val="4"/>
  </w:num>
  <w:num w:numId="15">
    <w:abstractNumId w:val="5"/>
  </w:num>
  <w:num w:numId="16">
    <w:abstractNumId w:val="1"/>
  </w:num>
  <w:num w:numId="17">
    <w:abstractNumId w:val="2"/>
  </w:num>
  <w:num w:numId="1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016D"/>
    <w:rsid w:val="00007993"/>
    <w:rsid w:val="000371D4"/>
    <w:rsid w:val="00051125"/>
    <w:rsid w:val="00162B93"/>
    <w:rsid w:val="0035439A"/>
    <w:rsid w:val="007A29F0"/>
    <w:rsid w:val="00A02618"/>
    <w:rsid w:val="00A61CE5"/>
    <w:rsid w:val="00A84D98"/>
    <w:rsid w:val="00BB016D"/>
    <w:rsid w:val="00C177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  <w15:docId w15:val="{9099F51C-B6FC-4F37-B09F-364A41C65F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016D"/>
    <w:pPr>
      <w:spacing w:after="0" w:line="240" w:lineRule="auto"/>
    </w:pPr>
    <w:rPr>
      <w:rFonts w:ascii="Times New Roman" w:hAnsi="Times New Roman" w:cs="Times New Roman"/>
      <w:sz w:val="20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B016D"/>
    <w:pPr>
      <w:numPr>
        <w:numId w:val="17"/>
      </w:numPr>
      <w:spacing w:before="1060" w:beforeAutospacing="1" w:after="1060" w:afterAutospacing="1"/>
      <w:outlineLvl w:val="0"/>
    </w:pPr>
    <w:rPr>
      <w:rFonts w:eastAsia="Times New Roman"/>
      <w:b/>
      <w:bCs/>
      <w:caps/>
      <w:kern w:val="36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BB016D"/>
    <w:pPr>
      <w:numPr>
        <w:ilvl w:val="1"/>
      </w:numPr>
      <w:ind w:left="792"/>
      <w:outlineLvl w:val="1"/>
    </w:pPr>
    <w:rPr>
      <w:caps w:val="0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BB016D"/>
    <w:pPr>
      <w:numPr>
        <w:ilvl w:val="0"/>
        <w:numId w:val="0"/>
      </w:numPr>
      <w:ind w:left="792"/>
      <w:outlineLvl w:val="2"/>
    </w:p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BB016D"/>
    <w:pPr>
      <w:outlineLvl w:val="3"/>
    </w:pPr>
    <w:rPr>
      <w:b w:val="0"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B016D"/>
    <w:rPr>
      <w:rFonts w:ascii="Times New Roman" w:eastAsia="Times New Roman" w:hAnsi="Times New Roman" w:cs="Times New Roman"/>
      <w:b/>
      <w:bCs/>
      <w:caps/>
      <w:kern w:val="36"/>
      <w:sz w:val="20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BB016D"/>
    <w:rPr>
      <w:rFonts w:ascii="Times New Roman" w:eastAsia="Times New Roman" w:hAnsi="Times New Roman" w:cs="Times New Roman"/>
      <w:b/>
      <w:bCs/>
      <w:kern w:val="36"/>
      <w:sz w:val="20"/>
      <w:szCs w:val="24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BB016D"/>
    <w:rPr>
      <w:rFonts w:ascii="Times New Roman" w:eastAsia="Times New Roman" w:hAnsi="Times New Roman" w:cs="Times New Roman"/>
      <w:b/>
      <w:bCs/>
      <w:kern w:val="36"/>
      <w:sz w:val="20"/>
      <w:szCs w:val="24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BB016D"/>
    <w:rPr>
      <w:rFonts w:ascii="Times New Roman" w:eastAsia="Times New Roman" w:hAnsi="Times New Roman" w:cs="Times New Roman"/>
      <w:bCs/>
      <w:i/>
      <w:kern w:val="36"/>
      <w:sz w:val="20"/>
      <w:szCs w:val="24"/>
      <w:lang w:eastAsia="en-GB"/>
    </w:rPr>
  </w:style>
  <w:style w:type="table" w:styleId="TableGrid">
    <w:name w:val="Table Grid"/>
    <w:basedOn w:val="TableNormal"/>
    <w:uiPriority w:val="39"/>
    <w:rsid w:val="00BB01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BB016D"/>
    <w:pPr>
      <w:contextualSpacing/>
      <w:jc w:val="center"/>
    </w:pPr>
    <w:rPr>
      <w:rFonts w:eastAsia="Times New Roman"/>
      <w:b/>
      <w:spacing w:val="-10"/>
      <w:kern w:val="28"/>
      <w:sz w:val="24"/>
      <w:szCs w:val="20"/>
    </w:rPr>
  </w:style>
  <w:style w:type="character" w:customStyle="1" w:styleId="TitleChar">
    <w:name w:val="Title Char"/>
    <w:basedOn w:val="DefaultParagraphFont"/>
    <w:link w:val="Title"/>
    <w:uiPriority w:val="10"/>
    <w:rsid w:val="00BB016D"/>
    <w:rPr>
      <w:rFonts w:ascii="Times New Roman" w:eastAsia="Times New Roman" w:hAnsi="Times New Roman" w:cs="Times New Roman"/>
      <w:b/>
      <w:spacing w:val="-10"/>
      <w:kern w:val="28"/>
      <w:sz w:val="24"/>
      <w:szCs w:val="20"/>
      <w:lang w:eastAsia="en-GB"/>
    </w:rPr>
  </w:style>
  <w:style w:type="paragraph" w:styleId="ListParagraph">
    <w:name w:val="List Paragraph"/>
    <w:basedOn w:val="Normal"/>
    <w:uiPriority w:val="34"/>
    <w:qFormat/>
    <w:rsid w:val="00BB016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B016D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B016D"/>
    <w:rPr>
      <w:color w:val="954F72"/>
      <w:u w:val="single"/>
    </w:rPr>
  </w:style>
  <w:style w:type="paragraph" w:customStyle="1" w:styleId="xl63">
    <w:name w:val="xl63"/>
    <w:basedOn w:val="Normal"/>
    <w:rsid w:val="00BB016D"/>
    <w:pPr>
      <w:spacing w:before="100" w:beforeAutospacing="1" w:after="100" w:afterAutospacing="1"/>
    </w:pPr>
    <w:rPr>
      <w:rFonts w:eastAsia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BB016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B016D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B016D"/>
    <w:rPr>
      <w:rFonts w:ascii="Times New Roman" w:hAnsi="Times New Roman" w:cs="Times New Roman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016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016D"/>
    <w:rPr>
      <w:rFonts w:ascii="Times New Roman" w:hAnsi="Times New Roman" w:cs="Times New Roman"/>
      <w:b/>
      <w:bCs/>
      <w:sz w:val="20"/>
      <w:szCs w:val="20"/>
      <w:lang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016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016D"/>
    <w:rPr>
      <w:rFonts w:ascii="Segoe UI" w:hAnsi="Segoe UI" w:cs="Segoe UI"/>
      <w:sz w:val="18"/>
      <w:szCs w:val="18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BB016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B016D"/>
    <w:rPr>
      <w:rFonts w:ascii="Times New Roman" w:hAnsi="Times New Roman" w:cs="Times New Roman"/>
      <w:sz w:val="20"/>
      <w:szCs w:val="24"/>
      <w:lang w:eastAsia="en-GB"/>
    </w:rPr>
  </w:style>
  <w:style w:type="paragraph" w:styleId="TableofFigures">
    <w:name w:val="table of figures"/>
    <w:basedOn w:val="Normal"/>
    <w:next w:val="Normal"/>
    <w:uiPriority w:val="99"/>
    <w:unhideWhenUsed/>
    <w:rsid w:val="00BB016D"/>
  </w:style>
  <w:style w:type="paragraph" w:styleId="Footer">
    <w:name w:val="footer"/>
    <w:basedOn w:val="Normal"/>
    <w:link w:val="FooterChar"/>
    <w:uiPriority w:val="99"/>
    <w:unhideWhenUsed/>
    <w:rsid w:val="00BB016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B016D"/>
    <w:rPr>
      <w:rFonts w:ascii="Times New Roman" w:hAnsi="Times New Roman" w:cs="Times New Roman"/>
      <w:sz w:val="20"/>
      <w:szCs w:val="24"/>
      <w:lang w:eastAsia="en-GB"/>
    </w:rPr>
  </w:style>
  <w:style w:type="table" w:customStyle="1" w:styleId="TableGrid1">
    <w:name w:val="Table Grid1"/>
    <w:basedOn w:val="TableNormal"/>
    <w:next w:val="TableGrid"/>
    <w:uiPriority w:val="39"/>
    <w:rsid w:val="00BB016D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BB016D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B016D"/>
    <w:rPr>
      <w:b/>
    </w:rPr>
  </w:style>
  <w:style w:type="table" w:customStyle="1" w:styleId="TableGrid3">
    <w:name w:val="Table Grid3"/>
    <w:basedOn w:val="TableNormal"/>
    <w:next w:val="TableGrid"/>
    <w:uiPriority w:val="39"/>
    <w:rsid w:val="00BB016D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BB016D"/>
    <w:pPr>
      <w:keepNext/>
      <w:keepLines/>
      <w:numPr>
        <w:numId w:val="0"/>
      </w:numPr>
      <w:spacing w:before="240" w:beforeAutospacing="0" w:after="0" w:afterAutospacing="0" w:line="259" w:lineRule="auto"/>
      <w:outlineLvl w:val="9"/>
    </w:pPr>
    <w:rPr>
      <w:rFonts w:eastAsiaTheme="majorEastAsia" w:cstheme="majorBidi"/>
      <w:bCs w:val="0"/>
      <w:kern w:val="0"/>
      <w:sz w:val="28"/>
      <w:szCs w:val="3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BB016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B016D"/>
    <w:pPr>
      <w:spacing w:after="100"/>
      <w:ind w:left="220"/>
    </w:pPr>
  </w:style>
  <w:style w:type="paragraph" w:styleId="NoSpacing">
    <w:name w:val="No Spacing"/>
    <w:uiPriority w:val="1"/>
    <w:qFormat/>
    <w:rsid w:val="00BB016D"/>
    <w:pPr>
      <w:spacing w:after="0" w:line="240" w:lineRule="auto"/>
    </w:pPr>
  </w:style>
  <w:style w:type="paragraph" w:styleId="TOC3">
    <w:name w:val="toc 3"/>
    <w:basedOn w:val="Normal"/>
    <w:next w:val="Normal"/>
    <w:autoRedefine/>
    <w:uiPriority w:val="39"/>
    <w:unhideWhenUsed/>
    <w:rsid w:val="00BB016D"/>
    <w:pPr>
      <w:spacing w:after="100" w:line="259" w:lineRule="auto"/>
      <w:ind w:left="440"/>
    </w:pPr>
    <w:rPr>
      <w:rFonts w:eastAsiaTheme="minorEastAsia"/>
    </w:rPr>
  </w:style>
  <w:style w:type="paragraph" w:styleId="TOC4">
    <w:name w:val="toc 4"/>
    <w:basedOn w:val="Normal"/>
    <w:next w:val="Normal"/>
    <w:autoRedefine/>
    <w:uiPriority w:val="39"/>
    <w:unhideWhenUsed/>
    <w:rsid w:val="00BB016D"/>
    <w:pPr>
      <w:spacing w:after="100" w:line="259" w:lineRule="auto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BB016D"/>
    <w:pPr>
      <w:spacing w:after="100" w:line="259" w:lineRule="auto"/>
      <w:ind w:left="880"/>
    </w:pPr>
    <w:rPr>
      <w:rFonts w:eastAsiaTheme="minorEastAsia"/>
    </w:rPr>
  </w:style>
  <w:style w:type="paragraph" w:styleId="TOC6">
    <w:name w:val="toc 6"/>
    <w:basedOn w:val="Normal"/>
    <w:next w:val="Normal"/>
    <w:autoRedefine/>
    <w:uiPriority w:val="39"/>
    <w:unhideWhenUsed/>
    <w:rsid w:val="00BB016D"/>
    <w:pPr>
      <w:spacing w:after="100" w:line="259" w:lineRule="auto"/>
      <w:ind w:left="1100"/>
    </w:pPr>
    <w:rPr>
      <w:rFonts w:eastAsiaTheme="minorEastAsia"/>
    </w:rPr>
  </w:style>
  <w:style w:type="paragraph" w:styleId="TOC7">
    <w:name w:val="toc 7"/>
    <w:basedOn w:val="Normal"/>
    <w:next w:val="Normal"/>
    <w:autoRedefine/>
    <w:uiPriority w:val="39"/>
    <w:unhideWhenUsed/>
    <w:rsid w:val="00BB016D"/>
    <w:pPr>
      <w:spacing w:after="100" w:line="259" w:lineRule="auto"/>
      <w:ind w:left="1320"/>
    </w:pPr>
    <w:rPr>
      <w:rFonts w:eastAsiaTheme="minorEastAsia"/>
    </w:rPr>
  </w:style>
  <w:style w:type="paragraph" w:styleId="TOC8">
    <w:name w:val="toc 8"/>
    <w:basedOn w:val="Normal"/>
    <w:next w:val="Normal"/>
    <w:autoRedefine/>
    <w:uiPriority w:val="39"/>
    <w:unhideWhenUsed/>
    <w:rsid w:val="00BB016D"/>
    <w:pPr>
      <w:spacing w:after="100" w:line="259" w:lineRule="auto"/>
      <w:ind w:left="1540"/>
    </w:pPr>
    <w:rPr>
      <w:rFonts w:eastAsiaTheme="minorEastAsia"/>
    </w:rPr>
  </w:style>
  <w:style w:type="paragraph" w:styleId="TOC9">
    <w:name w:val="toc 9"/>
    <w:basedOn w:val="Normal"/>
    <w:next w:val="Normal"/>
    <w:autoRedefine/>
    <w:uiPriority w:val="39"/>
    <w:unhideWhenUsed/>
    <w:rsid w:val="00BB016D"/>
    <w:pPr>
      <w:spacing w:after="100" w:line="259" w:lineRule="auto"/>
      <w:ind w:left="1760"/>
    </w:pPr>
    <w:rPr>
      <w:rFonts w:eastAsiaTheme="minorEastAsia"/>
    </w:rPr>
  </w:style>
  <w:style w:type="character" w:styleId="PlaceholderText">
    <w:name w:val="Placeholder Text"/>
    <w:basedOn w:val="DefaultParagraphFont"/>
    <w:uiPriority w:val="99"/>
    <w:semiHidden/>
    <w:rsid w:val="00BB016D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BB016D"/>
    <w:pPr>
      <w:jc w:val="center"/>
    </w:pPr>
    <w:rPr>
      <w:rFonts w:eastAsia="Times New Roman"/>
      <w:noProof/>
      <w:kern w:val="36"/>
    </w:rPr>
  </w:style>
  <w:style w:type="character" w:customStyle="1" w:styleId="EndNoteBibliographyTitleChar">
    <w:name w:val="EndNote Bibliography Title Char"/>
    <w:basedOn w:val="Heading2Char"/>
    <w:link w:val="EndNoteBibliographyTitle"/>
    <w:rsid w:val="00BB016D"/>
    <w:rPr>
      <w:rFonts w:ascii="Times New Roman" w:eastAsia="Times New Roman" w:hAnsi="Times New Roman" w:cs="Times New Roman"/>
      <w:b w:val="0"/>
      <w:bCs w:val="0"/>
      <w:noProof/>
      <w:kern w:val="36"/>
      <w:sz w:val="20"/>
      <w:szCs w:val="24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BB016D"/>
    <w:pPr>
      <w:jc w:val="center"/>
    </w:pPr>
    <w:rPr>
      <w:rFonts w:eastAsia="Times New Roman"/>
      <w:noProof/>
      <w:kern w:val="36"/>
    </w:rPr>
  </w:style>
  <w:style w:type="character" w:customStyle="1" w:styleId="EndNoteBibliographyChar">
    <w:name w:val="EndNote Bibliography Char"/>
    <w:basedOn w:val="Heading2Char"/>
    <w:link w:val="EndNoteBibliography"/>
    <w:rsid w:val="00BB016D"/>
    <w:rPr>
      <w:rFonts w:ascii="Times New Roman" w:eastAsia="Times New Roman" w:hAnsi="Times New Roman" w:cs="Times New Roman"/>
      <w:b w:val="0"/>
      <w:bCs w:val="0"/>
      <w:noProof/>
      <w:kern w:val="36"/>
      <w:sz w:val="20"/>
      <w:szCs w:val="24"/>
      <w:lang w:eastAsia="en-GB"/>
    </w:rPr>
  </w:style>
  <w:style w:type="table" w:customStyle="1" w:styleId="TableGrid4">
    <w:name w:val="Table Grid4"/>
    <w:basedOn w:val="TableNormal"/>
    <w:next w:val="TableGrid"/>
    <w:uiPriority w:val="39"/>
    <w:rsid w:val="00BB01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5">
    <w:name w:val="Table Grid5"/>
    <w:basedOn w:val="TableNormal"/>
    <w:next w:val="TableGrid"/>
    <w:uiPriority w:val="39"/>
    <w:rsid w:val="00BB01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uiPriority w:val="99"/>
    <w:semiHidden/>
    <w:unhideWhenUsed/>
    <w:rsid w:val="00BB016D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B016D"/>
    <w:rPr>
      <w:rFonts w:ascii="Times New Roman" w:hAnsi="Times New Roman" w:cs="Times New Roman"/>
      <w:sz w:val="20"/>
      <w:szCs w:val="24"/>
      <w:lang w:eastAsia="en-GB"/>
    </w:rPr>
  </w:style>
  <w:style w:type="table" w:customStyle="1" w:styleId="TableGrid6">
    <w:name w:val="Table Grid6"/>
    <w:basedOn w:val="TableNormal"/>
    <w:next w:val="TableGrid"/>
    <w:uiPriority w:val="39"/>
    <w:rsid w:val="00BB016D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B016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Cs w:val="20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B016D"/>
    <w:rPr>
      <w:rFonts w:ascii="Courier New" w:eastAsia="Times New Roman" w:hAnsi="Courier New" w:cs="Courier New"/>
      <w:sz w:val="20"/>
      <w:szCs w:val="20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BB016D"/>
  </w:style>
  <w:style w:type="table" w:customStyle="1" w:styleId="TableGrid7">
    <w:name w:val="Table Grid7"/>
    <w:basedOn w:val="TableNormal"/>
    <w:next w:val="TableGrid"/>
    <w:uiPriority w:val="39"/>
    <w:rsid w:val="00BB016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39"/>
    <w:rsid w:val="00BB016D"/>
    <w:pPr>
      <w:spacing w:after="0" w:line="240" w:lineRule="auto"/>
    </w:pPr>
    <w:rPr>
      <w:rFonts w:ascii="Calibri" w:eastAsia="Calibri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NoList1">
    <w:name w:val="No List1"/>
    <w:next w:val="NoList"/>
    <w:uiPriority w:val="99"/>
    <w:semiHidden/>
    <w:unhideWhenUsed/>
    <w:rsid w:val="00BB01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B477B4-A10A-44FC-8C5C-F27AE55747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59</Pages>
  <Words>50241</Words>
  <Characters>286375</Characters>
  <Application>Microsoft Office Word</Application>
  <DocSecurity>0</DocSecurity>
  <Lines>2386</Lines>
  <Paragraphs>6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Bristol</Company>
  <LinksUpToDate>false</LinksUpToDate>
  <CharactersWithSpaces>3359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MJ Taylor</dc:creator>
  <cp:keywords/>
  <dc:description/>
  <cp:lastModifiedBy>GMJ Taylor</cp:lastModifiedBy>
  <cp:revision>1</cp:revision>
  <dcterms:created xsi:type="dcterms:W3CDTF">2016-07-06T13:19:00Z</dcterms:created>
  <dcterms:modified xsi:type="dcterms:W3CDTF">2016-07-06T13:23:00Z</dcterms:modified>
</cp:coreProperties>
</file>